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06175221"/>
        <w:docPartObj>
          <w:docPartGallery w:val="Cover Pages"/>
          <w:docPartUnique/>
        </w:docPartObj>
      </w:sdtPr>
      <w:sdtEndPr>
        <w:rPr>
          <w:rFonts w:ascii="Arial" w:hAnsi="Arial" w:cs="Arial"/>
          <w:b/>
          <w:color w:val="000000"/>
          <w:u w:val="single"/>
          <w:shd w:val="clear" w:color="auto" w:fill="FFFFFF"/>
        </w:rPr>
      </w:sdtEndPr>
      <w:sdtContent>
        <w:p w:rsidR="007A709D" w:rsidRDefault="007A709D">
          <w:r>
            <w:rPr>
              <w:noProof/>
            </w:rPr>
            <mc:AlternateContent>
              <mc:Choice Requires="wps">
                <w:drawing>
                  <wp:anchor distT="0" distB="0" distL="114300" distR="114300" simplePos="0" relativeHeight="251661312" behindDoc="0" locked="0" layoutInCell="0" allowOverlap="1" wp14:anchorId="5E5B3882" wp14:editId="6C93BF6C">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95160" cy="640080"/>
                    <wp:effectExtent l="0" t="0" r="0" b="762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5160" cy="640080"/>
                            </a:xfrm>
                            <a:prstGeom prst="rect">
                              <a:avLst/>
                            </a:prstGeom>
                            <a:solidFill>
                              <a:schemeClr val="accent1"/>
                            </a:solidFill>
                            <a:ln w="12700">
                              <a:solidFill>
                                <a:schemeClr val="bg1"/>
                              </a:solidFill>
                              <a:miter lim="800000"/>
                              <a:headEnd/>
                              <a:tailEnd/>
                            </a:ln>
                            <a:extLst/>
                          </wps:spPr>
                          <wps:txbx>
                            <w:txbxContent>
                              <w:sdt>
                                <w:sdtPr>
                                  <w:rPr>
                                    <w:rFonts w:asciiTheme="majorHAnsi" w:eastAsiaTheme="majorEastAsia" w:hAnsiTheme="majorHAnsi" w:cstheme="majorBidi"/>
                                    <w:color w:val="FFFFFF" w:themeColor="background1"/>
                                    <w:sz w:val="72"/>
                                    <w:szCs w:val="72"/>
                                  </w:rPr>
                                  <w:alias w:val="Title"/>
                                  <w:id w:val="103676091"/>
                                  <w:dataBinding w:prefixMappings="xmlns:ns0='http://schemas.openxmlformats.org/package/2006/metadata/core-properties' xmlns:ns1='http://purl.org/dc/elements/1.1/'" w:xpath="/ns0:coreProperties[1]/ns1:title[1]" w:storeItemID="{6C3C8BC8-F283-45AE-878A-BAB7291924A1}"/>
                                  <w:text/>
                                </w:sdtPr>
                                <w:sdtEndPr/>
                                <w:sdtContent>
                                  <w:p w:rsidR="007A709D" w:rsidRDefault="007A709D" w:rsidP="007A709D">
                                    <w:pPr>
                                      <w:pStyle w:val="NoSpacing"/>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Concept of Powder XRD in Material Science</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id="Rectangle 16" o:spid="_x0000_s1026" style="position:absolute;margin-left:0;margin-top:0;width:550.8pt;height:50.4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" o:allowincell="f" fillcolor="#4f81bd [3204]" strokecolor="white [3212]" strokeweight="1pt">
                    <v:textbox style="mso-fit-shape-to-text:t" inset="14.4pt,,14.4pt">
                      <w:txbxContent>
                        <w:sdt>
                          <w:sdtPr>
                            <w:rPr>
                              <w:rFonts w:asciiTheme="majorHAnsi" w:eastAsiaTheme="majorEastAsia" w:hAnsiTheme="majorHAnsi" w:cstheme="majorBidi"/>
                              <w:color w:val="FFFFFF" w:themeColor="background1"/>
                              <w:sz w:val="72"/>
                              <w:szCs w:val="72"/>
                            </w:rPr>
                            <w:alias w:val="Title"/>
                            <w:id w:val="103676091"/>
                            <w:dataBinding w:prefixMappings="xmlns:ns0='http://schemas.openxmlformats.org/package/2006/metadata/core-properties' xmlns:ns1='http://purl.org/dc/elements/1.1/'" w:xpath="/ns0:coreProperties[1]/ns1:title[1]" w:storeItemID="{6C3C8BC8-F283-45AE-878A-BAB7291924A1}"/>
                            <w:text/>
                          </w:sdtPr>
                          <w:sdtContent>
                            <w:p w:rsidR="007A709D" w:rsidRDefault="007A709D" w:rsidP="007A709D">
                              <w:pPr>
                                <w:pStyle w:val="NoSpacing"/>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
                              </w:r>
                            </w:p>
                          </w:sdtContent>
                        </w:sdt>
                      </w:txbxContent>
                    </v:textbox>
                    <w10:wrap anchorx="page" anchory="page"/>
                  </v:rect>
                </w:pict>
              </mc:Fallback>
            </mc:AlternateContent>
          </w:r>
          <w:r>
            <w:rPr>
              <w:noProof/>
            </w:rPr>
            <mc:AlternateContent>
              <mc:Choice Requires="wpg">
                <w:drawing>
                  <wp:anchor distT="0" distB="0" distL="114300" distR="114300" simplePos="0" relativeHeight="251659264" behindDoc="0" locked="0" layoutInCell="0" allowOverlap="1" wp14:anchorId="7B237729" wp14:editId="1A9F5383">
                    <wp:simplePos x="0" y="0"/>
                    <wp:positionH relativeFrom="page">
                      <wp:align>right</wp:align>
                    </wp:positionH>
                    <wp:positionV relativeFrom="page">
                      <wp:align>top</wp:align>
                    </wp:positionV>
                    <wp:extent cx="3118485" cy="10058400"/>
                    <wp:effectExtent l="0" t="0" r="0" b="0"/>
                    <wp:wrapNone/>
                    <wp:docPr id="363"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8960" cy="10058400"/>
                              <a:chOff x="7329" y="0"/>
                              <a:chExt cx="4911" cy="15840"/>
                            </a:xfrm>
                          </wpg:grpSpPr>
                          <wpg:grpSp>
                            <wpg:cNvPr id="364" name="Group 364"/>
                            <wpg:cNvGrpSpPr>
                              <a:grpSpLocks/>
                            </wpg:cNvGrpSpPr>
                            <wpg:grpSpPr bwMode="auto">
                              <a:xfrm>
                                <a:off x="7344" y="0"/>
                                <a:ext cx="4896" cy="15840"/>
                                <a:chOff x="7560" y="0"/>
                                <a:chExt cx="4700" cy="15840"/>
                              </a:xfrm>
                            </wpg:grpSpPr>
                            <wps:wsp>
                              <wps:cNvPr id="365" name="Rectangle 365"/>
                              <wps:cNvSpPr>
                                <a:spLocks noChangeArrowheads="1"/>
                              </wps:cNvSpPr>
                              <wps:spPr bwMode="auto">
                                <a:xfrm>
                                  <a:off x="7755" y="0"/>
                                  <a:ext cx="4505" cy="15840"/>
                                </a:xfrm>
                                <a:prstGeom prst="rect">
                                  <a:avLst/>
                                </a:prstGeom>
                                <a:solidFill>
                                  <a:schemeClr val="accent3"/>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366" name="Rectangle 366" descr="Light vertical"/>
                              <wps:cNvSpPr>
                                <a:spLocks noChangeArrowheads="1"/>
                              </wps:cNvSpPr>
                              <wps:spPr bwMode="auto">
                                <a:xfrm>
                                  <a:off x="7560" y="8"/>
                                  <a:ext cx="195" cy="15825"/>
                                </a:xfrm>
                                <a:prstGeom prst="rect">
                                  <a:avLst/>
                                </a:prstGeom>
                                <a:pattFill prst="ltVert">
                                  <a:fgClr>
                                    <a:schemeClr val="accent3">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367" name="Rectangle 367"/>
                            <wps:cNvSpPr>
                              <a:spLocks noChangeArrowheads="1"/>
                            </wps:cNvSpPr>
                            <wps:spPr bwMode="auto">
                              <a:xfrm>
                                <a:off x="7344" y="0"/>
                                <a:ext cx="4896" cy="3958"/>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heme="majorHAnsi" w:eastAsiaTheme="majorEastAsia" w:hAnsiTheme="majorHAnsi" w:cstheme="majorBidi"/>
                                      <w:b/>
                                      <w:bCs/>
                                      <w:color w:val="FFFFFF" w:themeColor="background1"/>
                                      <w:sz w:val="96"/>
                                      <w:szCs w:val="96"/>
                                    </w:rPr>
                                    <w:alias w:val="Year"/>
                                    <w:id w:val="103676087"/>
                                    <w:dataBinding w:prefixMappings="xmlns:ns0='http://schemas.microsoft.com/office/2006/coverPageProps'" w:xpath="/ns0:CoverPageProperties[1]/ns0:PublishDate[1]" w:storeItemID="{55AF091B-3C7A-41E3-B477-F2FDAA23CFDA}"/>
                                    <w:date w:fullDate="2026-04-23T00:00:00Z">
                                      <w:dateFormat w:val="yyyy"/>
                                      <w:lid w:val="en-US"/>
                                      <w:storeMappedDataAs w:val="dateTime"/>
                                      <w:calendar w:val="gregorian"/>
                                    </w:date>
                                  </w:sdtPr>
                                  <w:sdtEndPr/>
                                  <w:sdtContent>
                                    <w:p w:rsidR="007A709D" w:rsidRDefault="007A709D">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
                                      </w:r>
                                    </w:p>
                                  </w:sdtContent>
                                </w:sdt>
                              </w:txbxContent>
                            </wps:txbx>
                            <wps:bodyPr rot="0" vert="horz" wrap="square" lIns="365760" tIns="182880" rIns="182880" bIns="182880" anchor="b" anchorCtr="0" upright="1">
                              <a:noAutofit/>
                            </wps:bodyPr>
                          </wps:wsp>
                          <wps:wsp>
                            <wps:cNvPr id="368" name="Rectangle 9"/>
                            <wps:cNvSpPr>
                              <a:spLocks noChangeArrowheads="1"/>
                            </wps:cNvSpPr>
                            <wps:spPr bwMode="auto">
                              <a:xfrm>
                                <a:off x="7329" y="10658"/>
                                <a:ext cx="4889" cy="4462"/>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52"/>
                                      <w:szCs w:val="52"/>
                                    </w:rPr>
                                    <w:alias w:val="Author"/>
                                    <w:id w:val="103676095"/>
                                    <w:dataBinding w:prefixMappings="xmlns:ns0='http://schemas.openxmlformats.org/package/2006/metadata/core-properties' xmlns:ns1='http://purl.org/dc/elements/1.1/'" w:xpath="/ns0:coreProperties[1]/ns1:creator[1]" w:storeItemID="{6C3C8BC8-F283-45AE-878A-BAB7291924A1}"/>
                                    <w:text/>
                                  </w:sdtPr>
                                  <w:sdtEndPr/>
                                  <w:sdtContent>
                                    <w:p w:rsidR="007A709D" w:rsidRDefault="007A709D">
                                      <w:pPr>
                                        <w:pStyle w:val="NoSpacing"/>
                                        <w:spacing w:line="360" w:lineRule="auto"/>
                                        <w:rPr>
                                          <w:color w:val="FFFFFF" w:themeColor="background1"/>
                                        </w:rPr>
                                      </w:pPr>
                                      <w:proofErr w:type="spellStart"/>
                                      <w:r w:rsidRPr="007A709D">
                                        <w:rPr>
                                          <w:color w:val="FFFFFF" w:themeColor="background1"/>
                                          <w:sz w:val="52"/>
                                          <w:szCs w:val="52"/>
                                        </w:rPr>
                                        <w:t/>
                                      </w:r>
                                      <w:proofErr w:type="spellEnd"/>
                                      <w:r w:rsidRPr="007A709D">
                                        <w:rPr>
                                          <w:color w:val="FFFFFF" w:themeColor="background1"/>
                                          <w:sz w:val="52"/>
                                          <w:szCs w:val="52"/>
                                        </w:rPr>
                                        <w:t xml:space="preserve"/>
                                      </w:r>
                                      <w:proofErr w:type="spellStart"/>
                                      <w:r w:rsidRPr="007A709D">
                                        <w:rPr>
                                          <w:color w:val="FFFFFF" w:themeColor="background1"/>
                                          <w:sz w:val="52"/>
                                          <w:szCs w:val="52"/>
                                        </w:rPr>
                                        <w:t/>
                                      </w:r>
                                      <w:proofErr w:type="spellEnd"/>
                                      <w:r w:rsidRPr="007A709D">
                                        <w:rPr>
                                          <w:color w:val="FFFFFF" w:themeColor="background1"/>
                                          <w:sz w:val="52"/>
                                          <w:szCs w:val="52"/>
                                        </w:rPr>
                                        <w:t xml:space="preserve"/>
                                      </w:r>
                                    </w:p>
                                  </w:sdtContent>
                                </w:sdt>
                                <w:sdt>
                                  <w:sdtPr>
                                    <w:rPr>
                                      <w:color w:val="FFFFFF" w:themeColor="background1"/>
                                      <w:sz w:val="40"/>
                                      <w:szCs w:val="40"/>
                                    </w:rPr>
                                    <w:alias w:val="Company"/>
                                    <w:id w:val="103676099"/>
                                    <w:dataBinding w:prefixMappings="xmlns:ns0='http://schemas.openxmlformats.org/officeDocument/2006/extended-properties'" w:xpath="/ns0:Properties[1]/ns0:Company[1]" w:storeItemID="{6668398D-A668-4E3E-A5EB-62B293D839F1}"/>
                                    <w:text/>
                                  </w:sdtPr>
                                  <w:sdtEndPr/>
                                  <w:sdtContent>
                                    <w:p w:rsidR="007A709D" w:rsidRDefault="007A709D">
                                      <w:pPr>
                                        <w:pStyle w:val="NoSpacing"/>
                                        <w:spacing w:line="360" w:lineRule="auto"/>
                                        <w:rPr>
                                          <w:color w:val="FFFFFF" w:themeColor="background1"/>
                                        </w:rPr>
                                      </w:pPr>
                                      <w:r w:rsidRPr="007A709D">
                                        <w:rPr>
                                          <w:color w:val="FFFFFF" w:themeColor="background1"/>
                                          <w:sz w:val="40"/>
                                          <w:szCs w:val="40"/>
                                        </w:rPr>
                                        <w:t/>
                                      </w:r>
                                    </w:p>
                                  </w:sdtContent>
                                </w:sdt>
                                <w:sdt>
                                  <w:sdtPr>
                                    <w:rPr>
                                      <w:color w:val="FFFFFF" w:themeColor="background1"/>
                                    </w:rPr>
                                    <w:alias w:val="Date"/>
                                    <w:id w:val="103676103"/>
                                    <w:dataBinding w:prefixMappings="xmlns:ns0='http://schemas.microsoft.com/office/2006/coverPageProps'" w:xpath="/ns0:CoverPageProperties[1]/ns0:PublishDate[1]" w:storeItemID="{55AF091B-3C7A-41E3-B477-F2FDAA23CFDA}"/>
                                    <w:date w:fullDate="2026-04-23T00:00:00Z">
                                      <w:dateFormat w:val="M/d/yyyy"/>
                                      <w:lid w:val="en-US"/>
                                      <w:storeMappedDataAs w:val="dateTime"/>
                                      <w:calendar w:val="gregorian"/>
                                    </w:date>
                                  </w:sdtPr>
                                  <w:sdtEndPr/>
                                  <w:sdtContent>
                                    <w:p w:rsidR="007A709D" w:rsidRDefault="007A709D">
                                      <w:pPr>
                                        <w:pStyle w:val="NoSpacing"/>
                                        <w:spacing w:line="360" w:lineRule="auto"/>
                                        <w:rPr>
                                          <w:color w:val="FFFFFF" w:themeColor="background1"/>
                                        </w:rPr>
                                      </w:pPr>
                                      <w:r>
                                        <w:rPr>
                                          <w:color w:val="FFFFFF" w:themeColor="background1"/>
                                        </w:rPr>
                                        <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id="Group 14" o:spid="_x0000_s1027" style="position:absolute;margin-left:194.35pt;margin-top:0;width:245.55pt;height:11in;z-index:251659264;mso-width-percent:400;mso-height-percent:1000;mso-position-horizontal:right;mso-position-horizontal-relative:page;mso-position-vertical:top;mso-position-vertical-relative:page;mso-width-percent:400;mso-height-percent:1000" coordorigin="7329" coordsize="4911,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" o:allowincell="f">
                    <v:group id="Group 364" o:spid="_x0000_s1028" style="position:absolute;left:7344;width:4896;height:15840" coordorigin="7560" coordsize="4700,15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rect id="Rectangle 365" o:spid="_x0000_s1029" style="position:absolute;left:7755;width:4505;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yVMMcA&#10;AADcAAAADwAAAGRycy9kb3ducmV2LnhtbESPT2vCQBTE7wW/w/IKXopuqhhCzEakIvQPHtRWPD6y&#10;r0kw+zZkV4399N2C0OMwM79hskVvGnGhztWWFTyPIxDEhdU1lwo+9+tRAsJ5ZI2NZVJwIweLfPCQ&#10;Yartlbd02flSBAi7FBVU3replK6oyKAb25Y4eN+2M+iD7EqpO7wGuGnkJIpiabDmsFBhSy8VFafd&#10;2Sgo3lfu52l12Gw+zFd83J+S6O2YKDV87JdzEJ56/x++t1+1gmk8g78z4QjI/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HMlTDHAAAA3AAAAA8AAAAAAAAAAAAAAAAAmAIAAGRy&#10;cy9kb3ducmV2LnhtbFBLBQYAAAAABAAEAPUAAACMAwAAAAA=&#10;" fillcolor="#9bbb59 [3206]" stroked="f" strokecolor="#d8d8d8"/>
                      <v:rect id="Rectangle 366" o:spid="_x0000_s1030" alt="Light vertical" style="position:absolute;left:7560;top:8;width:195;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pC6cQA&#10;AADcAAAADwAAAGRycy9kb3ducmV2LnhtbESPQUsDMRSE74L/ITzBm81qMci2aRGpqPTSVvH82Lxu&#10;lm5eluTZrv56Iwg9DjPzDTNfjqFXR0q5i2zhdlKBIm6i67i18PH+fPMAKguywz4yWfimDMvF5cUc&#10;axdPvKXjTlpVIJxrtOBFhlrr3HgKmCdxIC7ePqaAUmRqtUt4KvDQ67uqMjpgx2XB40BPnprD7itY&#10;+JT12/3msK6SefmZbrystmhW1l5fjY8zUEKjnMP/7VdnYWoM/J0pR0A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aQunEAAAA3AAAAA8AAAAAAAAAAAAAAAAAmAIAAGRycy9k&#10;b3ducmV2LnhtbFBLBQYAAAAABAAEAPUAAACJAwAAAAA=&#10;" fillcolor="#9bbb59 [3206]" stroked="f" strokecolor="white" strokeweight="1pt">
                        <v:fill r:id="rId7" o:title="" opacity="52428f" color2="white [3212]" o:opacity2="52428f" type="pattern"/>
                        <v:shadow color="#d8d8d8" offset="3pt,3pt"/>
                      </v:rect>
                    </v:group>
                    <v:rect id="Rectangle 367" o:spid="_x0000_s1031" style="position:absolute;left:7344;width:4896;height:395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HdG8UA&#10;AADcAAAADwAAAGRycy9kb3ducmV2LnhtbESPQWvCQBSE7wX/w/KE3nSjRdtGV5GKUAUpsfb+yD6T&#10;aPbtNruN6b/vCkKPw8x8w8yXnalFS42vLCsYDRMQxLnVFRcKjp+bwQsIH5A11pZJwS95WC56D3NM&#10;tb1yRu0hFCJC2KeooAzBpVL6vCSDfmgdcfROtjEYomwKqRu8Rrip5ThJptJgxXGhREdvJeWXw49R&#10;IPet+9qcX5Nj5tYfW7c7f09wrdRjv1vNQATqwn/43n7XCp6mz3A7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cd0bxQAAANwAAAAPAAAAAAAAAAAAAAAAAJgCAABkcnMv&#10;ZG93bnJldi54bWxQSwUGAAAAAAQABAD1AAAAigMAAAAA&#10;" filled="f" stroked="f" strokecolor="white" strokeweight="1pt">
                      <v:fill opacity="52428f"/>
                      <v:shadow color="#d8d8d8" offset="3pt,3pt"/>
                      <v:textbox inset="28.8pt,14.4pt,14.4pt,14.4pt">
                        <w:txbxContent>
                          <w:sdt>
                            <w:sdtPr>
                              <w:rPr>
                                <w:rFonts w:asciiTheme="majorHAnsi" w:eastAsiaTheme="majorEastAsia" w:hAnsiTheme="majorHAnsi" w:cstheme="majorBidi"/>
                                <w:b/>
                                <w:bCs/>
                                <w:color w:val="FFFFFF" w:themeColor="background1"/>
                                <w:sz w:val="96"/>
                                <w:szCs w:val="96"/>
                              </w:rPr>
                              <w:alias w:val="Year"/>
                              <w:id w:val="103676087"/>
                              <w:dataBinding w:prefixMappings="xmlns:ns0='http://schemas.microsoft.com/office/2006/coverPageProps'" w:xpath="/ns0:CoverPageProperties[1]/ns0:PublishDate[1]" w:storeItemID="{55AF091B-3C7A-41E3-B477-F2FDAA23CFDA}"/>
                              <w:date w:fullDate="2026-04-23T00:00:00Z">
                                <w:dateFormat w:val="yyyy"/>
                                <w:lid w:val="en-US"/>
                                <w:storeMappedDataAs w:val="dateTime"/>
                                <w:calendar w:val="gregorian"/>
                              </w:date>
                            </w:sdtPr>
                            <w:sdtContent>
                              <w:p w:rsidR="007A709D" w:rsidRDefault="007A709D">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
                                </w:r>
                              </w:p>
                            </w:sdtContent>
                          </w:sdt>
                        </w:txbxContent>
                      </v:textbox>
                    </v:rect>
                    <v:rect id="Rectangle 9" o:spid="_x0000_s1032" style="position:absolute;left:7329;top:10658;width:4889;height:446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JacEA&#10;AADcAAAADwAAAGRycy9kb3ducmV2LnhtbERPW2vCMBR+F/wP4Qi+aTpl4qpRRBG2gYiXvR+aY1vX&#10;nMQmq92/Nw+Cjx/ffb5sTSUaqn1pWcHbMAFBnFldcq7gfNoOpiB8QNZYWSYF/+Rhueh25phqe+cD&#10;NceQixjCPkUFRQguldJnBRn0Q+uII3extcEQYZ1LXeM9hptKjpJkIg2WHBsKdLQuKPs9/hkFcte4&#10;n+31Izkf3Gb/5b6vt3fcKNXvtasZiEBteImf7k+tYDyJa+OZeAT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SWnBAAAA3AAAAA8AAAAAAAAAAAAAAAAAmAIAAGRycy9kb3du&#10;cmV2LnhtbFBLBQYAAAAABAAEAPUAAACGAwAAAAA=&#10;" filled="f" stroked="f" strokecolor="white" strokeweight="1pt">
                      <v:fill opacity="52428f"/>
                      <v:shadow color="#d8d8d8" offset="3pt,3pt"/>
                      <v:textbox inset="28.8pt,14.4pt,14.4pt,14.4pt">
                        <w:txbxContent>
                          <w:sdt>
                            <w:sdtPr>
                              <w:rPr>
                                <w:color w:val="FFFFFF" w:themeColor="background1"/>
                                <w:sz w:val="52"/>
                                <w:szCs w:val="52"/>
                              </w:rPr>
                              <w:alias w:val="Author"/>
                              <w:id w:val="103676095"/>
                              <w:dataBinding w:prefixMappings="xmlns:ns0='http://schemas.openxmlformats.org/package/2006/metadata/core-properties' xmlns:ns1='http://purl.org/dc/elements/1.1/'" w:xpath="/ns0:coreProperties[1]/ns1:creator[1]" w:storeItemID="{6C3C8BC8-F283-45AE-878A-BAB7291924A1}"/>
                              <w:text/>
                            </w:sdtPr>
                            <w:sdtContent>
                              <w:p w:rsidR="007A709D" w:rsidRDefault="007A709D">
                                <w:pPr>
                                  <w:pStyle w:val="NoSpacing"/>
                                  <w:spacing w:line="360" w:lineRule="auto"/>
                                  <w:rPr>
                                    <w:color w:val="FFFFFF" w:themeColor="background1"/>
                                  </w:rPr>
                                </w:pPr>
                                <w:proofErr w:type="spellStart"/>
                                <w:r w:rsidRPr="007A709D">
                                  <w:rPr>
                                    <w:color w:val="FFFFFF" w:themeColor="background1"/>
                                    <w:sz w:val="52"/>
                                    <w:szCs w:val="52"/>
                                  </w:rPr>
                                  <w:t/>
                                </w:r>
                                <w:proofErr w:type="spellEnd"/>
                                <w:r w:rsidRPr="007A709D">
                                  <w:rPr>
                                    <w:color w:val="FFFFFF" w:themeColor="background1"/>
                                    <w:sz w:val="52"/>
                                    <w:szCs w:val="52"/>
                                  </w:rPr>
                                  <w:t xml:space="preserve"/>
                                </w:r>
                                <w:proofErr w:type="spellStart"/>
                                <w:r w:rsidRPr="007A709D">
                                  <w:rPr>
                                    <w:color w:val="FFFFFF" w:themeColor="background1"/>
                                    <w:sz w:val="52"/>
                                    <w:szCs w:val="52"/>
                                  </w:rPr>
                                  <w:t/>
                                </w:r>
                                <w:proofErr w:type="spellEnd"/>
                                <w:r w:rsidRPr="007A709D">
                                  <w:rPr>
                                    <w:color w:val="FFFFFF" w:themeColor="background1"/>
                                    <w:sz w:val="52"/>
                                    <w:szCs w:val="52"/>
                                  </w:rPr>
                                  <w:t xml:space="preserve"/>
                                </w:r>
                              </w:p>
                            </w:sdtContent>
                          </w:sdt>
                          <w:sdt>
                            <w:sdtPr>
                              <w:rPr>
                                <w:color w:val="FFFFFF" w:themeColor="background1"/>
                                <w:sz w:val="40"/>
                                <w:szCs w:val="40"/>
                              </w:rPr>
                              <w:alias w:val="Company"/>
                              <w:id w:val="103676099"/>
                              <w:dataBinding w:prefixMappings="xmlns:ns0='http://schemas.openxmlformats.org/officeDocument/2006/extended-properties'" w:xpath="/ns0:Properties[1]/ns0:Company[1]" w:storeItemID="{6668398D-A668-4E3E-A5EB-62B293D839F1}"/>
                              <w:text/>
                            </w:sdtPr>
                            <w:sdtContent>
                              <w:p w:rsidR="007A709D" w:rsidRDefault="007A709D">
                                <w:pPr>
                                  <w:pStyle w:val="NoSpacing"/>
                                  <w:spacing w:line="360" w:lineRule="auto"/>
                                  <w:rPr>
                                    <w:color w:val="FFFFFF" w:themeColor="background1"/>
                                  </w:rPr>
                                </w:pPr>
                                <w:r w:rsidRPr="007A709D">
                                  <w:rPr>
                                    <w:color w:val="FFFFFF" w:themeColor="background1"/>
                                    <w:sz w:val="40"/>
                                    <w:szCs w:val="40"/>
                                  </w:rPr>
                                  <w:t/>
                                </w:r>
                              </w:p>
                            </w:sdtContent>
                          </w:sdt>
                          <w:sdt>
                            <w:sdtPr>
                              <w:rPr>
                                <w:color w:val="FFFFFF" w:themeColor="background1"/>
                              </w:rPr>
                              <w:alias w:val="Date"/>
                              <w:id w:val="103676103"/>
                              <w:dataBinding w:prefixMappings="xmlns:ns0='http://schemas.microsoft.com/office/2006/coverPageProps'" w:xpath="/ns0:CoverPageProperties[1]/ns0:PublishDate[1]" w:storeItemID="{55AF091B-3C7A-41E3-B477-F2FDAA23CFDA}"/>
                              <w:date w:fullDate="2026-04-23T00:00:00Z">
                                <w:dateFormat w:val="M/d/yyyy"/>
                                <w:lid w:val="en-US"/>
                                <w:storeMappedDataAs w:val="dateTime"/>
                                <w:calendar w:val="gregorian"/>
                              </w:date>
                            </w:sdtPr>
                            <w:sdtContent>
                              <w:p w:rsidR="007A709D" w:rsidRDefault="007A709D">
                                <w:pPr>
                                  <w:pStyle w:val="NoSpacing"/>
                                  <w:spacing w:line="360" w:lineRule="auto"/>
                                  <w:rPr>
                                    <w:color w:val="FFFFFF" w:themeColor="background1"/>
                                  </w:rPr>
                                </w:pPr>
                                <w:r>
                                  <w:rPr>
                                    <w:color w:val="FFFFFF" w:themeColor="background1"/>
                                  </w:rPr>
                                  <w:t/>
                                </w:r>
                              </w:p>
                            </w:sdtContent>
                          </w:sdt>
                        </w:txbxContent>
                      </v:textbox>
                    </v:rect>
                    <w10:wrap anchorx="page" anchory="page"/>
                  </v:group>
                </w:pict>
              </mc:Fallback>
            </mc:AlternateContent>
          </w:r>
        </w:p>
        <w:p w:rsidR="00C95D99" w:rsidRPr="004F5961" w:rsidRDefault="007A709D" w:rsidP="00696FD8">
          <w:pPr>
            <w:rPr>
              <w:rFonts w:ascii="Arial" w:hAnsi="Arial" w:cs="Arial"/>
              <w:b/>
              <w:color w:val="000000"/>
              <w:u w:val="single"/>
              <w:shd w:val="clear" w:color="auto" w:fill="FFFFFF"/>
            </w:rPr>
          </w:pPr>
          <w:r>
            <w:rPr>
              <w:noProof/>
            </w:rPr>
            <w:drawing>
              <wp:anchor distT="0" distB="0" distL="114300" distR="114300" simplePos="0" relativeHeight="251660288" behindDoc="0" locked="0" layoutInCell="0" allowOverlap="1" wp14:anchorId="6D53868E" wp14:editId="385DD7BE">
                <wp:simplePos x="0" y="0"/>
                <wp:positionH relativeFrom="page">
                  <wp:align>right</wp:align>
                </wp:positionH>
                <wp:positionV relativeFrom="page">
                  <wp:align>center</wp:align>
                </wp:positionV>
                <wp:extent cx="5520157" cy="3706967"/>
                <wp:effectExtent l="19050" t="19050" r="23495" b="27305"/>
                <wp:wrapNone/>
                <wp:docPr id="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8">
                          <a:extLst>
                            <a:ext uri="{28A0092B-C50C-407E-A947-70E740481C1C}">
                              <a14:useLocalDpi xmlns:a14="http://schemas.microsoft.com/office/drawing/2010/main" val="0"/>
                            </a:ext>
                          </a:extLst>
                        </a:blip>
                        <a:stretch>
                          <a:fillRect/>
                        </a:stretch>
                      </pic:blipFill>
                      <pic:spPr>
                        <a:xfrm>
                          <a:off x="0" y="0"/>
                          <a:ext cx="5520157" cy="3706967"/>
                        </a:xfrm>
                        <a:prstGeom prst="rect">
                          <a:avLst/>
                        </a:prstGeom>
                        <a:ln w="12700">
                          <a:solidFill>
                            <a:schemeClr val="bg1"/>
                          </a:solidFill>
                        </a:ln>
                      </pic:spPr>
                    </pic:pic>
                  </a:graphicData>
                </a:graphic>
                <wp14:sizeRelH relativeFrom="margin">
                  <wp14:pctWidth>0</wp14:pctWidth>
                </wp14:sizeRelH>
                <wp14:sizeRelV relativeFrom="margin">
                  <wp14:pctHeight>0</wp14:pctHeight>
                </wp14:sizeRelV>
              </wp:anchor>
            </w:drawing>
          </w:r>
          <w:r>
            <w:rPr>
              <w:rFonts w:ascii="Arial" w:hAnsi="Arial" w:cs="Arial"/>
              <w:b/>
              <w:color w:val="000000"/>
              <w:u w:val="single"/>
              <w:shd w:val="clear" w:color="auto" w:fill="FFFFFF"/>
            </w:rPr>
            <w:br w:type="page"/>
          </w:r>
        </w:p>
      </w:sdtContent>
    </w:sdt>
    <w:p w:rsidR="004F5961" w:rsidRPr="004F5961" w:rsidRDefault="004F5961">
      <w:pPr>
        <w:rPr>
          <w:rFonts w:ascii="Arial" w:hAnsi="Arial" w:cs="Arial"/>
          <w:b/>
          <w:color w:val="000000"/>
          <w:shd w:val="clear" w:color="auto" w:fill="FFFFFF"/>
        </w:rPr>
      </w:pPr>
      <w:r w:rsidRPr="004F5961">
        <w:rPr>
          <w:rFonts w:ascii="Arial" w:hAnsi="Arial" w:cs="Arial"/>
          <w:b/>
          <w:color w:val="000000"/>
          <w:shd w:val="clear" w:color="auto" w:fill="FFFFFF"/>
        </w:rPr>
        <w:lastRenderedPageBreak/>
        <w:t>Abstract</w:t>
      </w:r>
    </w:p>
    <w:p w:rsidR="004F5961" w:rsidRPr="004F5961" w:rsidRDefault="004F5961">
      <w:pPr>
        <w:rPr>
          <w:rFonts w:ascii="Arial" w:hAnsi="Arial" w:cs="Arial"/>
          <w:color w:val="000000"/>
          <w:shd w:val="clear" w:color="auto" w:fill="FFFFFF"/>
        </w:rPr>
      </w:pPr>
      <w:r w:rsidRPr="004F5961">
        <w:rPr>
          <w:rFonts w:ascii="Arial" w:hAnsi="Arial" w:cs="Arial"/>
          <w:color w:val="000000"/>
          <w:shd w:val="clear" w:color="auto" w:fill="FFFFFF"/>
        </w:rPr>
        <w:t>Powder X-ray diffraction (PXRD) is a technique that has come a long way since the days of classical crystallography and is nowadays a powerful tool</w:t>
      </w:r>
      <w:r w:rsidR="00FC5CF7">
        <w:rPr>
          <w:rFonts w:ascii="Arial" w:hAnsi="Arial" w:cs="Arial"/>
          <w:color w:val="000000"/>
          <w:shd w:val="clear" w:color="auto" w:fill="FFFFFF"/>
        </w:rPr>
        <w:t xml:space="preserve"> for the data-driven characteriz</w:t>
      </w:r>
      <w:r w:rsidRPr="004F5961">
        <w:rPr>
          <w:rFonts w:ascii="Arial" w:hAnsi="Arial" w:cs="Arial"/>
          <w:color w:val="000000"/>
          <w:shd w:val="clear" w:color="auto" w:fill="FFFFFF"/>
        </w:rPr>
        <w:t>ation of a wide variety of materials. In this work we discuss the theoretical basis for PXRD, the various options available for the experimental setup, as well as the current state of affairs in applying PXRD in areas such as nanotechnology, pharmaceuticals, additive manufacturing and energy materials. In particular, we show how PXRD can be used in combination with transmission electron microscopy and solid-state NMR to obtain insights at multiple length scales and high resolution. We particularly focus on the possibilities and challenges in machine learning assisted data analysis, and how hig</w:t>
      </w:r>
      <w:r w:rsidR="00FC5CF7">
        <w:rPr>
          <w:rFonts w:ascii="Arial" w:hAnsi="Arial" w:cs="Arial"/>
          <w:color w:val="000000"/>
          <w:shd w:val="clear" w:color="auto" w:fill="FFFFFF"/>
        </w:rPr>
        <w:t>h-throughput computational mode</w:t>
      </w:r>
      <w:r w:rsidRPr="004F5961">
        <w:rPr>
          <w:rFonts w:ascii="Arial" w:hAnsi="Arial" w:cs="Arial"/>
          <w:color w:val="000000"/>
          <w:shd w:val="clear" w:color="auto" w:fill="FFFFFF"/>
        </w:rPr>
        <w:t>ling can be used for fast phase identification, real-time monitoring and even materials discovery. We illustrate some of the current challenges in PXRD data analysis, including the quantification of amorphous content, handling of complex data, and</w:t>
      </w:r>
      <w:bookmarkStart w:id="0" w:name="_GoBack"/>
      <w:bookmarkEnd w:id="0"/>
      <w:r w:rsidRPr="004F5961">
        <w:rPr>
          <w:rFonts w:ascii="Arial" w:hAnsi="Arial" w:cs="Arial"/>
          <w:color w:val="000000"/>
          <w:shd w:val="clear" w:color="auto" w:fill="FFFFFF"/>
        </w:rPr>
        <w:t xml:space="preserve"> model transferability, and present a number of robust, interpretable and scalable solutions to these problems. In this way, we illustrate the current and future possibilities of this technique within the next generation of materials research.</w:t>
      </w:r>
    </w:p>
    <w:p w:rsidR="00A97F64" w:rsidRPr="004F5961" w:rsidRDefault="00566171">
      <w:pPr>
        <w:rPr>
          <w:rFonts w:ascii="Arial" w:hAnsi="Arial" w:cs="Arial"/>
          <w:b/>
          <w:color w:val="000000"/>
          <w:shd w:val="clear" w:color="auto" w:fill="FFFFFF"/>
        </w:rPr>
      </w:pPr>
      <w:r>
        <w:rPr>
          <w:rFonts w:ascii="Arial" w:hAnsi="Arial" w:cs="Arial"/>
          <w:b/>
          <w:color w:val="000000"/>
          <w:shd w:val="clear" w:color="auto" w:fill="FFFFFF"/>
        </w:rPr>
        <w:t>1</w:t>
      </w:r>
      <w:r w:rsidR="00585404">
        <w:rPr>
          <w:rFonts w:ascii="Arial" w:hAnsi="Arial" w:cs="Arial"/>
          <w:b/>
          <w:color w:val="000000"/>
          <w:shd w:val="clear" w:color="auto" w:fill="FFFFFF"/>
        </w:rPr>
        <w:t xml:space="preserve"> </w:t>
      </w:r>
      <w:r w:rsidR="00A97F64" w:rsidRPr="004F5961">
        <w:rPr>
          <w:rFonts w:ascii="Arial" w:hAnsi="Arial" w:cs="Arial"/>
          <w:b/>
          <w:color w:val="000000"/>
          <w:shd w:val="clear" w:color="auto" w:fill="FFFFFF"/>
        </w:rPr>
        <w:t>Introduction</w:t>
      </w:r>
    </w:p>
    <w:p w:rsidR="00EF25F3" w:rsidRPr="004F5961" w:rsidRDefault="00A97F64" w:rsidP="00A97F64">
      <w:pPr>
        <w:rPr>
          <w:rFonts w:ascii="Arial" w:hAnsi="Arial" w:cs="Arial"/>
        </w:rPr>
      </w:pPr>
      <w:r w:rsidRPr="004F5961">
        <w:rPr>
          <w:rFonts w:ascii="Arial" w:hAnsi="Arial" w:cs="Arial"/>
        </w:rPr>
        <w:t>Theoretical basis, instrumentation and applications of Powder X-ray diffraction in the material science have been</w:t>
      </w:r>
      <w:r w:rsidR="00EF25F3" w:rsidRPr="004F5961">
        <w:rPr>
          <w:rFonts w:ascii="Arial" w:hAnsi="Arial" w:cs="Arial"/>
        </w:rPr>
        <w:t xml:space="preserve"> studied. The potential of the P</w:t>
      </w:r>
      <w:r w:rsidRPr="004F5961">
        <w:rPr>
          <w:rFonts w:ascii="Arial" w:hAnsi="Arial" w:cs="Arial"/>
        </w:rPr>
        <w:t>owder XRD for phase identification and study of the structure as well as combined application with other analytical methods for comprehensive study of the materials have been shown</w:t>
      </w:r>
      <w:r w:rsidRPr="004F5961">
        <w:rPr>
          <w:rFonts w:ascii="Arial" w:hAnsi="Arial" w:cs="Arial"/>
          <w:b/>
        </w:rPr>
        <w:fldChar w:fldCharType="begin"/>
      </w:r>
      <w:r w:rsidR="004F5961" w:rsidRPr="004F5961">
        <w:rPr>
          <w:rFonts w:ascii="Arial" w:hAnsi="Arial" w:cs="Arial"/>
          <w:b/>
        </w:rPr>
        <w:instrText xml:space="preserve"> ADDIN ZOTERO_ITEM CSL_CITATION {"citationID":"DEpdfeM6","properties":{"unsorted":false,"formattedCitation":"\\super 1\\nosupersub{}","plainCitation":"1","noteIndex":0},"citationItems":[{"id":34,"uris":["http://zotero.org/users/local/0AHKGj0o/items/NG5PYH9S"],"itemData":{"id":34,"type":"article-journal","abstract":"This paper provides an overview of XRD, including its principles, instrumentation, data analysis, and applications. While visual characteristics can aid in identifying certain minerals, powder XRD remains the most reliable and accurate method for phase identification and structural analysis. Beyond crystallography, XRD offers valuable insights into the short- and intermediate-range structures of amorphous materials such as glasses, revealing its broader relevance in emerging technologies. It is widely used for analyzing powders, solids, thin films, and nanomaterial. XRD is often combined with techniques like SEM, TEM, PCS, EBSD, SPM, DLS, ND, and SAED to enhance material characterization. The paper covers fundamental principles such as Bragg’s Law and X-ray interaction with crystal lattices, as well as advancements in XRD instrumentation, including X-ray sources, diffractometer, and detectors, reflecting the rapid scientific progress in XRD technology.","container-title":"Technobius Physics","DOI":"10.54355/tbusphys/3.3.2025.0035","journalAbbreviation":"Technobius Physics","page":"0035","source":"ResearchGate","title":"Comprehensive Overview of X-Ray Diffraction: Principles, Techniques, and Applications in Material Science","title-short":"Comprehensive Overview of X-Ray Diffraction","volume":"3","author":[{"family":"F Mahmood","given":"Hersh"},{"family":"Ahmad","given":"Soran"},{"family":"Mohammed","given":"Masood"}],"issued":{"date-parts":[["2025",8,6]]}}}],"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1</w:t>
      </w:r>
      <w:r w:rsidRPr="004F5961">
        <w:rPr>
          <w:rFonts w:ascii="Arial" w:hAnsi="Arial" w:cs="Arial"/>
          <w:b/>
        </w:rPr>
        <w:fldChar w:fldCharType="end"/>
      </w:r>
      <w:r w:rsidRPr="004F5961">
        <w:rPr>
          <w:rFonts w:ascii="Arial" w:hAnsi="Arial" w:cs="Arial"/>
        </w:rPr>
        <w:t>.</w:t>
      </w:r>
      <w:r w:rsidR="004D2CA9" w:rsidRPr="004F5961">
        <w:rPr>
          <w:rFonts w:ascii="Arial" w:hAnsi="Arial" w:cs="Arial"/>
          <w:color w:val="172B4D"/>
          <w:shd w:val="clear" w:color="auto" w:fill="FFFFFF"/>
        </w:rPr>
        <w:t xml:space="preserve"> </w:t>
      </w:r>
      <w:r w:rsidR="004D2CA9" w:rsidRPr="004F5961">
        <w:rPr>
          <w:rFonts w:ascii="Arial" w:hAnsi="Arial" w:cs="Arial"/>
          <w:shd w:val="clear" w:color="auto" w:fill="FFFFFF"/>
        </w:rPr>
        <w:t>We therefore extended the chain-based algorithm used for crystallographic analysis of molecular materials in order to answer this challenge and provide reliable phase-identification by X-ray diffraction (XRD) techniques, being crucial to exploit their properties as well. Here, we give an overview of Powder XRD principles, instrumentation and applications; as well as aspects of methodological developments and future research directions</w:t>
      </w:r>
      <w:r w:rsidR="004D2CA9" w:rsidRPr="004F5961">
        <w:rPr>
          <w:rFonts w:ascii="Arial" w:hAnsi="Arial" w:cs="Arial"/>
          <w:b/>
          <w:shd w:val="clear" w:color="auto" w:fill="FFFFFF"/>
        </w:rPr>
        <w:fldChar w:fldCharType="begin"/>
      </w:r>
      <w:r w:rsidR="004F5961" w:rsidRPr="004F5961">
        <w:rPr>
          <w:rFonts w:ascii="Arial" w:hAnsi="Arial" w:cs="Arial"/>
          <w:b/>
          <w:shd w:val="clear" w:color="auto" w:fill="FFFFFF"/>
        </w:rPr>
        <w:instrText xml:space="preserve"> ADDIN ZOTERO_ITEM CSL_CITATION {"citationID":"aCfzjaQf","properties":{"unsorted":false,"formattedCitation":"\\super 1\\nosupersub{}","plainCitation":"1","noteIndex":0},"citationItems":[{"id":34,"uris":["http://zotero.org/users/local/0AHKGj0o/items/NG5PYH9S"],"itemData":{"id":34,"type":"article-journal","abstract":"This paper provides an overview of XRD, including its principles, instrumentation, data analysis, and applications. While visual characteristics can aid in identifying certain minerals, powder XRD remains the most reliable and accurate method for phase identification and structural analysis. Beyond crystallography, XRD offers valuable insights into the short- and intermediate-range structures of amorphous materials such as glasses, revealing its broader relevance in emerging technologies. It is widely used for analyzing powders, solids, thin films, and nanomaterial. XRD is often combined with techniques like SEM, TEM, PCS, EBSD, SPM, DLS, ND, and SAED to enhance material characterization. The paper covers fundamental principles such as Bragg’s Law and X-ray interaction with crystal lattices, as well as advancements in XRD instrumentation, including X-ray sources, diffractometer, and detectors, reflecting the rapid scientific progress in XRD technology.","container-title":"Technobius Physics","DOI":"10.54355/tbusphys/3.3.2025.0035","journalAbbreviation":"Technobius Physics","page":"0035","source":"ResearchGate","title":"Comprehensive Overview of X-Ray Diffraction: Principles, Techniques, and Applications in Material Science","title-short":"Comprehensive Overview of X-Ray Diffraction","volume":"3","author":[{"family":"F Mahmood","given":"Hersh"},{"family":"Ahmad","given":"Soran"},{"family":"Mohammed","given":"Masood"}],"issued":{"date-parts":[["2025",8,6]]}}}],"schema":"https://github.com/citation-style-language/schema/raw/master/csl-citation.json"} </w:instrText>
      </w:r>
      <w:r w:rsidR="004D2CA9" w:rsidRPr="004F5961">
        <w:rPr>
          <w:rFonts w:ascii="Arial" w:hAnsi="Arial" w:cs="Arial"/>
          <w:b/>
          <w:shd w:val="clear" w:color="auto" w:fill="FFFFFF"/>
        </w:rPr>
        <w:fldChar w:fldCharType="separate"/>
      </w:r>
      <w:r w:rsidR="004F5961" w:rsidRPr="004F5961">
        <w:rPr>
          <w:rFonts w:ascii="Arial" w:hAnsi="Arial" w:cs="Arial"/>
          <w:szCs w:val="24"/>
          <w:vertAlign w:val="superscript"/>
        </w:rPr>
        <w:t>1</w:t>
      </w:r>
      <w:r w:rsidR="004D2CA9" w:rsidRPr="004F5961">
        <w:rPr>
          <w:rFonts w:ascii="Arial" w:hAnsi="Arial" w:cs="Arial"/>
          <w:b/>
          <w:shd w:val="clear" w:color="auto" w:fill="FFFFFF"/>
        </w:rPr>
        <w:fldChar w:fldCharType="end"/>
      </w:r>
      <w:r w:rsidR="004D2CA9" w:rsidRPr="004F5961">
        <w:rPr>
          <w:rFonts w:ascii="Arial" w:hAnsi="Arial" w:cs="Arial"/>
          <w:color w:val="172B4D"/>
          <w:shd w:val="clear" w:color="auto" w:fill="FFFFFF"/>
        </w:rPr>
        <w:t>.</w:t>
      </w:r>
    </w:p>
    <w:p w:rsidR="00EF25F3" w:rsidRPr="004F5961" w:rsidRDefault="00566171" w:rsidP="00A97F64">
      <w:pPr>
        <w:rPr>
          <w:rFonts w:ascii="Arial" w:hAnsi="Arial" w:cs="Arial"/>
          <w:b/>
        </w:rPr>
      </w:pPr>
      <w:r>
        <w:rPr>
          <w:rFonts w:ascii="Arial" w:hAnsi="Arial" w:cs="Arial"/>
          <w:b/>
        </w:rPr>
        <w:t>2</w:t>
      </w:r>
      <w:r w:rsidR="00585404">
        <w:rPr>
          <w:rFonts w:ascii="Arial" w:hAnsi="Arial" w:cs="Arial"/>
          <w:b/>
        </w:rPr>
        <w:t xml:space="preserve"> </w:t>
      </w:r>
      <w:r w:rsidR="00EF25F3" w:rsidRPr="004F5961">
        <w:rPr>
          <w:rFonts w:ascii="Arial" w:hAnsi="Arial" w:cs="Arial"/>
          <w:b/>
        </w:rPr>
        <w:t>Properties Identification in Chemical Compounds</w:t>
      </w:r>
    </w:p>
    <w:p w:rsidR="00F5268C" w:rsidRDefault="00A97F64" w:rsidP="00EF25F3">
      <w:pPr>
        <w:rPr>
          <w:rFonts w:ascii="Arial" w:hAnsi="Arial" w:cs="Arial"/>
        </w:rPr>
      </w:pPr>
      <w:r w:rsidRPr="004F5961">
        <w:rPr>
          <w:rFonts w:ascii="Arial" w:hAnsi="Arial" w:cs="Arial"/>
        </w:rPr>
        <w:t>X-ray diffraction (XRD) is discussed as a tool for the identification of the structural properties and identification of various compounds. XRD applications in drug design and material science are covered and its capability in determining the level of crystallinity and purity of materials is demonstrated</w:t>
      </w:r>
      <w:r w:rsidRPr="004F5961">
        <w:rPr>
          <w:rFonts w:ascii="Arial" w:hAnsi="Arial" w:cs="Arial"/>
          <w:b/>
        </w:rPr>
        <w:fldChar w:fldCharType="begin"/>
      </w:r>
      <w:r w:rsidR="004F5961" w:rsidRPr="004F5961">
        <w:rPr>
          <w:rFonts w:ascii="Arial" w:hAnsi="Arial" w:cs="Arial"/>
          <w:b/>
        </w:rPr>
        <w:instrText xml:space="preserve"> ADDIN ZOTERO_ITEM CSL_CITATION {"citationID":"j2sDilF8","properties":{"unsorted":false,"formattedCitation":"\\super 2\\nosupersub{}","plainCitation":"2","noteIndex":0},"citationItems":[{"id":36,"uris":["http://zotero.org/users/local/0AHKGj0o/items/GIPPSTPZ"],"itemData":{"id":36,"type":"article-journal","abstract":"X-ray Crystallography is aAnalytical and primary method, Commonly it is useful for the Drug designing. It is a accurate technique for the analysis and identification of molecular and atomic structure of crystal and its properties includes identification of size of atom, length and identify electron density, mean position of atom etc. Crystalline molecule causes beam of x-ray to diffract/disperse in to various directions and forms a various pattern/shapes, this type of pattern is known as X-ray diffraction (XRD). Crystallography technique and X-ray Diffraction method is useful in various different fields such as-Pharmaceutical industry, Nano science, Geological science, Material science, Forensic science, mineralogy, electronic devices and Currently it is useful for analysis and identification of active pharmaceutical ingredients (API) in pharmaceutical industry for the production of new medicine and new chemical entities and also involve in drug design process. Powder X-ray diffraction (PXRD) is also useful for the identification of Inorganic or organic both crystalline nano-materials and identify its structural properties. It is Useful for both analysis like qualitative analysis and quantitative analysis. It is aessential technique for identification of crystal material from semi-crystalline sample such as Polymer, cotton &amp; unshaped/amorphous material. The main aim of this study was to promote the knowledge about the PXRD and its application/use in various fields.","container-title":"The International journal of analytical and experimental modal analysis","journalAbbreviation":"The International journal of analytical and experimental modal analysis","page":"109-116","source":"ResearchGate","title":"POWDER X-RAY CRYSTALLOGRAPHY-A POWERFUL TOOL OF ANALYSIS AND IDENTIFICATION","volume":"12","author":[{"family":"Tiwari","given":"Dr"},{"family":"Talreja","given":"Shreya"}],"issued":{"date-parts":[["2020",12,5]]}}}],"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2</w:t>
      </w:r>
      <w:r w:rsidRPr="004F5961">
        <w:rPr>
          <w:rFonts w:ascii="Arial" w:hAnsi="Arial" w:cs="Arial"/>
          <w:b/>
        </w:rPr>
        <w:fldChar w:fldCharType="end"/>
      </w:r>
      <w:r w:rsidRPr="004F5961">
        <w:rPr>
          <w:rFonts w:ascii="Arial" w:hAnsi="Arial" w:cs="Arial"/>
        </w:rPr>
        <w:t>.</w:t>
      </w:r>
      <w:r w:rsidR="00EF25F3" w:rsidRPr="004F5961">
        <w:rPr>
          <w:rFonts w:ascii="Arial" w:hAnsi="Arial" w:cs="Arial"/>
        </w:rPr>
        <w:t xml:space="preserve"> Based on the results obtained, highly acidic reduced graphene oxides were incorporated into polystyrene to form nanocomposites that exhibit enhanced electrical and mechanical properties. Results obtained from several analyses demonstrate marked interactions between graphene oxide and the polymer chains resulting in enhanced applicability of the resulting material for thin films</w:t>
      </w:r>
      <w:r w:rsidR="00EF25F3" w:rsidRPr="004F5961">
        <w:rPr>
          <w:rFonts w:ascii="Arial" w:hAnsi="Arial" w:cs="Arial"/>
          <w:b/>
        </w:rPr>
        <w:fldChar w:fldCharType="begin"/>
      </w:r>
      <w:r w:rsidR="004F5961" w:rsidRPr="004F5961">
        <w:rPr>
          <w:rFonts w:ascii="Arial" w:hAnsi="Arial" w:cs="Arial"/>
          <w:b/>
        </w:rPr>
        <w:instrText xml:space="preserve"> ADDIN ZOTERO_ITEM CSL_CITATION {"citationID":"LjhRz5jW","properties":{"unsorted":false,"formattedCitation":"\\super 3\\nosupersub{}","plainCitation":"3","noteIndex":0},"citationItems":[{"id":39,"uris":["http://zotero.org/users/local/0AHKGj0o/items/9KAP7KYB"],"itemData":{"id":39,"type":"article-journal","abstract":"This paper shows a study of Nanocomposite formed by adding reduced Graphene oxide with high acidity and polystyrene. The interest and research in the material is due to the ability of these nanoparticles significantly altering the electrical and mechanical properties of the polymer, even addition of small levels. The existence of functional groups on the graphene oxide containing abundant oxygen such as; epoxy, hydroxyl and carboxylic acid, can be well dispersed in the polymer because of its good interaction with polymer chains. In this study we used the solution by dispersing method to that made the use of solvent tetrahydrofuran (THF), for purposes of obtaining a reaction with functionalization of graphene oxide / polystyrene in time of 48 hours. The analyses of physical-chemical characterizations were made diffraction X-ray (XRD), scanning electron microscopy (SEM), Infrared Spectroscopy (IRD), Thermogravimetric Analysis (TG) and Differential calorimeter by scanning (DSC). The results obtained by XRD diffraction pattern showed a strong expansion in the peak, indicating amorphization on single sheets of graphene oxide due to distorted sp³ sites CO. The morphology of the nanocomposite structure was with surface roughness, folds and rough predominant oxidation process of oxygenated functional groups. Their techniques showed the range of absorption, crystallinity degree and the mass loss. Finally, current and future possible applications of formed polystyrene nanocomposite/ graphene oxide show high acidity efficiency in the use of thin films.","container-title":"Journal of the Chilean Chemical Society","DOI":"10.4067/S0717-97072016000300023","journalAbbreviation":"Journal of the Chilean Chemical Society","page":"3120-3124","source":"ResearchGate","title":"Study of physical and chemical characterization of nanocomposite polystyrene / graphene oxide high acidity can be applied in thin films","volume":"61","author":[{"family":"Jamshidi Rodbari","given":"Reza"},{"family":"Wendelbo","given":"Rune Wendelbo"},{"family":"JAMSHIDI","given":"LOURDES"},{"family":"HERNÁNDEZ","given":"EDUARDO"},{"family":"NASCIMENTO","given":"LUCIANO"}],"issued":{"date-parts":[["2016",9,1]]}}}],"schema":"https://github.com/citation-style-language/schema/raw/master/csl-citation.json"} </w:instrText>
      </w:r>
      <w:r w:rsidR="00EF25F3" w:rsidRPr="004F5961">
        <w:rPr>
          <w:rFonts w:ascii="Arial" w:hAnsi="Arial" w:cs="Arial"/>
          <w:b/>
        </w:rPr>
        <w:fldChar w:fldCharType="separate"/>
      </w:r>
      <w:r w:rsidR="004F5961" w:rsidRPr="004F5961">
        <w:rPr>
          <w:rFonts w:ascii="Arial" w:hAnsi="Arial" w:cs="Arial"/>
          <w:szCs w:val="24"/>
          <w:vertAlign w:val="superscript"/>
        </w:rPr>
        <w:t>3</w:t>
      </w:r>
      <w:r w:rsidR="00EF25F3" w:rsidRPr="004F5961">
        <w:rPr>
          <w:rFonts w:ascii="Arial" w:hAnsi="Arial" w:cs="Arial"/>
          <w:b/>
        </w:rPr>
        <w:fldChar w:fldCharType="end"/>
      </w:r>
      <w:r w:rsidR="00EF25F3" w:rsidRPr="004F5961">
        <w:rPr>
          <w:rFonts w:ascii="Arial" w:hAnsi="Arial" w:cs="Arial"/>
        </w:rPr>
        <w:t>.</w:t>
      </w:r>
    </w:p>
    <w:p w:rsidR="00EF25F3" w:rsidRPr="004F5961" w:rsidRDefault="00EF25F3" w:rsidP="00EF25F3">
      <w:pPr>
        <w:rPr>
          <w:rFonts w:ascii="Arial" w:hAnsi="Arial" w:cs="Arial"/>
        </w:rPr>
      </w:pPr>
      <w:r w:rsidRPr="004F5961">
        <w:rPr>
          <w:rFonts w:ascii="Arial" w:hAnsi="Arial" w:cs="Arial"/>
        </w:rPr>
        <w:t xml:space="preserve"> In this manuscript we discuss about some characteristic feature of new nano crystalline ceramic superconductor, PbSrCaCuO synthesized by solid state reaction route. The structural analysis of the material is carried out by X-ray Diffraction (XRD). Different physical techniques are used to establish the superconducting orthorhombic phase. Micro structural details, size and strain of the superconductor are determined by Williamson-Hall Plot method</w:t>
      </w:r>
      <w:r w:rsidRPr="004F5961">
        <w:rPr>
          <w:rFonts w:ascii="Arial" w:hAnsi="Arial" w:cs="Arial"/>
          <w:b/>
        </w:rPr>
        <w:fldChar w:fldCharType="begin"/>
      </w:r>
      <w:r w:rsidR="004F5961" w:rsidRPr="004F5961">
        <w:rPr>
          <w:rFonts w:ascii="Arial" w:hAnsi="Arial" w:cs="Arial"/>
          <w:b/>
        </w:rPr>
        <w:instrText xml:space="preserve"> ADDIN ZOTERO_ITEM CSL_CITATION {"citationID":"ZQvJJKTz","properties":{"unsorted":false,"formattedCitation":"\\super 4\\nosupersub{}","plainCitation":"4","noteIndex":0},"citationItems":[{"id":41,"uris":["http://zotero.org/users/local/0AHKGj0o/items/VCEJ5NZR"],"itemData":{"id":41,"type":"article-journal","container-title":"Crystal Structure Theory and Applications","DOI":"10.4236/csta.2014.31001","journalAbbreviation":"Crystal Structure Theory and Applications","page":"1-9","source":"ResearchGate","title":"XRD Studies on Nano Crystalline Ceramic Superconductor PbSrCaCuO at Different Treating Temperatures","volume":"03","author":[{"family":"Vinila","given":"V."},{"family":"Jacob","given":"Reenu"},{"family":"Mony","given":"Anusha"},{"family":"Nair","given":"Harikrishnan"},{"family":"Issac","given":"Sheelakumari"},{"family":"Rajan","given":"Sam"},{"family":"Nair","given":"Anitha"},{"family":"ISAC","given":"Dr. JAYAKUMARI"}],"issued":{"date-parts":[["2014",1,1]]}}}],"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4</w:t>
      </w:r>
      <w:r w:rsidRPr="004F5961">
        <w:rPr>
          <w:rFonts w:ascii="Arial" w:hAnsi="Arial" w:cs="Arial"/>
          <w:b/>
        </w:rPr>
        <w:fldChar w:fldCharType="end"/>
      </w:r>
      <w:r w:rsidRPr="004F5961">
        <w:rPr>
          <w:rFonts w:ascii="Arial" w:hAnsi="Arial" w:cs="Arial"/>
        </w:rPr>
        <w:t>.</w:t>
      </w:r>
    </w:p>
    <w:p w:rsidR="000B5E9A" w:rsidRPr="004F5961" w:rsidRDefault="00585404" w:rsidP="00EF25F3">
      <w:pPr>
        <w:rPr>
          <w:rFonts w:ascii="Arial" w:hAnsi="Arial" w:cs="Arial"/>
          <w:b/>
        </w:rPr>
      </w:pPr>
      <w:r>
        <w:rPr>
          <w:rFonts w:ascii="Arial" w:hAnsi="Arial" w:cs="Arial"/>
          <w:b/>
        </w:rPr>
        <w:lastRenderedPageBreak/>
        <w:t xml:space="preserve">3 </w:t>
      </w:r>
      <w:r w:rsidR="000B5E9A" w:rsidRPr="004F5961">
        <w:rPr>
          <w:rFonts w:ascii="Arial" w:hAnsi="Arial" w:cs="Arial"/>
          <w:b/>
        </w:rPr>
        <w:t xml:space="preserve">Structure </w:t>
      </w:r>
      <w:proofErr w:type="gramStart"/>
      <w:r w:rsidR="000B5E9A" w:rsidRPr="004F5961">
        <w:rPr>
          <w:rFonts w:ascii="Arial" w:hAnsi="Arial" w:cs="Arial"/>
          <w:b/>
        </w:rPr>
        <w:t>Dete</w:t>
      </w:r>
      <w:r w:rsidR="00154D54" w:rsidRPr="004F5961">
        <w:rPr>
          <w:rFonts w:ascii="Arial" w:hAnsi="Arial" w:cs="Arial"/>
          <w:b/>
        </w:rPr>
        <w:t>r</w:t>
      </w:r>
      <w:r w:rsidR="000B5E9A" w:rsidRPr="004F5961">
        <w:rPr>
          <w:rFonts w:ascii="Arial" w:hAnsi="Arial" w:cs="Arial"/>
          <w:b/>
        </w:rPr>
        <w:t>mination</w:t>
      </w:r>
      <w:proofErr w:type="gramEnd"/>
    </w:p>
    <w:p w:rsidR="00F5268C" w:rsidRDefault="006C4511" w:rsidP="000B5E9A">
      <w:pPr>
        <w:rPr>
          <w:rFonts w:ascii="Arial" w:hAnsi="Arial" w:cs="Arial"/>
        </w:rPr>
      </w:pPr>
      <w:r w:rsidRPr="004F5961">
        <w:rPr>
          <w:rFonts w:ascii="Arial" w:hAnsi="Arial" w:cs="Arial"/>
        </w:rPr>
        <w:t>It present a new approach</w:t>
      </w:r>
      <w:r w:rsidR="000B5E9A" w:rsidRPr="004F5961">
        <w:rPr>
          <w:rFonts w:ascii="Arial" w:hAnsi="Arial" w:cs="Arial"/>
        </w:rPr>
        <w:t xml:space="preserve"> for determining absolute structure of chiral crystals, based on forbidden Bragg reflections and circularly polarized X-rays. The method, which does not require anomalous dispersion, exhibits large differences in intensity between left and right circularly polarized beams and we report some experimental results obtained on a quartz crystal</w:t>
      </w:r>
      <w:r w:rsidR="000B5E9A" w:rsidRPr="004F5961">
        <w:rPr>
          <w:rFonts w:ascii="Arial" w:hAnsi="Arial" w:cs="Arial"/>
          <w:b/>
        </w:rPr>
        <w:fldChar w:fldCharType="begin"/>
      </w:r>
      <w:r w:rsidR="004F5961" w:rsidRPr="004F5961">
        <w:rPr>
          <w:rFonts w:ascii="Arial" w:hAnsi="Arial" w:cs="Arial"/>
          <w:b/>
        </w:rPr>
        <w:instrText xml:space="preserve"> ADDIN ZOTERO_ITEM CSL_CITATION {"citationID":"z115hpzb","properties":{"unsorted":false,"formattedCitation":"\\super 5\\nosupersub{}","plainCitation":"5","noteIndex":0},"citationItems":[{"id":43,"uris":["http://zotero.org/users/local/0AHKGj0o/items/UUSCPY5G"],"itemData":{"id":43,"type":"article-journal","abstract":"We propose a new method to determine the absolute structure of chiral crystals, which is based on the chiral asymmetry of multiple scattering diffraction. It manifests as a difference in the azimuthal dependence of the forbidden Bragg reflection intensity measured with left and right circularly polarized X-ray beams. Contrary to the existing ones, the suggested method does not use X-ray anomalous dispersion. The difference between the Renninger scans with circularly polarized X-rays has been experimentally demonstrated for the 001 reflection intensities in the right- and left-handed quartz single crystals. A Jmulti-based code on model-independent three-wave-diffraction approach has been developed for quantitative description of our experimental results. The proposed method can be applied to various structures including opaque, organic and monoatomic crystals, even with only light elements. To determine the type of isomer, the Renninger plot of a single forbidden reflection is sufficient.","container-title":"Crystals","DOI":"10.3390/cryst11111389","journalAbbreviation":"Crystals","page":"1389","source":"ResearchGate","title":"Determination of Absolute Structure of Chiral Crystals Using Three-Wave X-ray Diffraction","volume":"11","author":[{"family":"Kozlovskaya","given":"Ksenia"},{"family":"Ovchinnikova","given":"Elena"},{"family":"Kokubun","given":"Jun"},{"family":"Rogalev","given":"Andrei"},{"family":"Wilhelm","given":"Fabrice"},{"family":"Guillou","given":"F."},{"family":"Bergevin","given":"Francois"},{"family":"Konstantinova","given":"Alisa"},{"family":"Dmitrienko","given":"Vladimir"}],"issued":{"date-parts":[["2021",11,15]]}}}],"schema":"https://github.com/citation-style-language/schema/raw/master/csl-citation.json"} </w:instrText>
      </w:r>
      <w:r w:rsidR="000B5E9A" w:rsidRPr="004F5961">
        <w:rPr>
          <w:rFonts w:ascii="Arial" w:hAnsi="Arial" w:cs="Arial"/>
          <w:b/>
        </w:rPr>
        <w:fldChar w:fldCharType="separate"/>
      </w:r>
      <w:r w:rsidR="004F5961" w:rsidRPr="004F5961">
        <w:rPr>
          <w:rFonts w:ascii="Arial" w:hAnsi="Arial" w:cs="Arial"/>
          <w:szCs w:val="24"/>
          <w:vertAlign w:val="superscript"/>
        </w:rPr>
        <w:t>5</w:t>
      </w:r>
      <w:r w:rsidR="000B5E9A" w:rsidRPr="004F5961">
        <w:rPr>
          <w:rFonts w:ascii="Arial" w:hAnsi="Arial" w:cs="Arial"/>
          <w:b/>
        </w:rPr>
        <w:fldChar w:fldCharType="end"/>
      </w:r>
      <w:r w:rsidR="00E448EA" w:rsidRPr="004F5961">
        <w:rPr>
          <w:rFonts w:ascii="Arial" w:hAnsi="Arial" w:cs="Arial"/>
        </w:rPr>
        <w:t xml:space="preserve">. </w:t>
      </w:r>
    </w:p>
    <w:p w:rsidR="005073D2" w:rsidRPr="004F5961" w:rsidRDefault="000B5E9A" w:rsidP="000B5E9A">
      <w:pPr>
        <w:rPr>
          <w:rFonts w:ascii="Arial" w:hAnsi="Arial" w:cs="Arial"/>
        </w:rPr>
      </w:pPr>
      <w:r w:rsidRPr="004F5961">
        <w:rPr>
          <w:rFonts w:ascii="Arial" w:hAnsi="Arial" w:cs="Arial"/>
        </w:rPr>
        <w:t>In this paper an automated method for generating crystal structures from X-ray diffraction (XRD) patterns is presented. Unlike most existing methods, our method, called Evolv&amp;Morph, does not rely on any existing database to search for matching structures. Instead, the structure is evolved within the allowed crystal morphing range using an evolutionary algorithm. In terms of similarity, over 99% similarity is obtained for simulated data and above 96% for experimental data</w:t>
      </w:r>
      <w:r w:rsidR="00E448EA" w:rsidRPr="004F5961">
        <w:rPr>
          <w:rFonts w:ascii="Arial" w:hAnsi="Arial" w:cs="Arial"/>
          <w:b/>
        </w:rPr>
        <w:fldChar w:fldCharType="begin"/>
      </w:r>
      <w:r w:rsidR="004F5961" w:rsidRPr="004F5961">
        <w:rPr>
          <w:rFonts w:ascii="Arial" w:hAnsi="Arial" w:cs="Arial"/>
          <w:b/>
        </w:rPr>
        <w:instrText xml:space="preserve"> ADDIN ZOTERO_ITEM CSL_CITATION {"citationID":"T2Yw3wMs","properties":{"unsorted":false,"formattedCitation":"\\super 6\\nosupersub{}","plainCitation":"6","noteIndex":0},"citationItems":[{"id":45,"uris":["http://zotero.org/users/local/0AHKGj0o/items/GMEJBIQC"],"itemData":{"id":45,"type":"article-journal","abstract":"When a sample’s X-ray diffraction pattern (XRD) is measured, the corresponding crystal structure is usually determined by searching for similar XRD patterns in the database. However, if a similar XRD pattern is not found, it is tremendously laborious to identify the crystal structure even for experts. This case commonly happens when researchers develop novel and complex materials. In this study, we propose a crystal structure creation scheme that reproduces a given XRD pattern. We employed a combinatorial inverse design method using an evolutionary algorithm and crystal morphing (Evolv&amp;Morph) supported by Bayesian optimization, which maximizes the similarity of the XRD patterns between target one and those of the created crystal structures. For sixteen different crystal structure systems with twelve simulated and four powder target XRD patterns, Evolv&amp;Morph successfully created crystal structures with the same XRD pattern as the target (cosine similarity 99% for the simulated ones and &gt;96% the experimentally measured ones). Furthermore, the present method has merits in that it is an automated crystal structure creation scheme, not dependent on a database. We believe that Evolv&amp;Morph can be applied not only to determine crystal structures but also to design materials for specific properties.","container-title":"npj Computational Materials","DOI":"10.1038/s41524-023-01096-3","journalAbbreviation":"npj Computational Materials","source":"ResearchGate","title":"Creation of crystal structure reproducing X-ray diffraction pattern without using database","volume":"9","author":[{"family":"Lee","given":"Joohwi"},{"family":"Oba","given":"Junpei"},{"family":"Ohba","given":"Nobuko"},{"family":"Kajita","given":"Seiji"}],"issued":{"date-parts":[["2023",8,5]]}}}],"schema":"https://github.com/citation-style-language/schema/raw/master/csl-citation.json"} </w:instrText>
      </w:r>
      <w:r w:rsidR="00E448EA" w:rsidRPr="004F5961">
        <w:rPr>
          <w:rFonts w:ascii="Arial" w:hAnsi="Arial" w:cs="Arial"/>
          <w:b/>
        </w:rPr>
        <w:fldChar w:fldCharType="separate"/>
      </w:r>
      <w:r w:rsidR="004F5961" w:rsidRPr="004F5961">
        <w:rPr>
          <w:rFonts w:ascii="Arial" w:hAnsi="Arial" w:cs="Arial"/>
          <w:szCs w:val="24"/>
          <w:vertAlign w:val="superscript"/>
        </w:rPr>
        <w:t>6</w:t>
      </w:r>
      <w:r w:rsidR="00E448EA" w:rsidRPr="004F5961">
        <w:rPr>
          <w:rFonts w:ascii="Arial" w:hAnsi="Arial" w:cs="Arial"/>
          <w:b/>
        </w:rPr>
        <w:fldChar w:fldCharType="end"/>
      </w:r>
      <w:r w:rsidRPr="004F5961">
        <w:rPr>
          <w:rFonts w:ascii="Arial" w:hAnsi="Arial" w:cs="Arial"/>
        </w:rPr>
        <w:t>.</w:t>
      </w:r>
    </w:p>
    <w:p w:rsidR="00E448EA" w:rsidRPr="004F5961" w:rsidRDefault="00566171" w:rsidP="000B5E9A">
      <w:pPr>
        <w:rPr>
          <w:rFonts w:ascii="Arial" w:hAnsi="Arial" w:cs="Arial"/>
          <w:b/>
        </w:rPr>
      </w:pPr>
      <w:r>
        <w:rPr>
          <w:rFonts w:ascii="Arial" w:hAnsi="Arial" w:cs="Arial"/>
          <w:b/>
        </w:rPr>
        <w:t>4</w:t>
      </w:r>
      <w:r w:rsidR="00585404">
        <w:rPr>
          <w:rFonts w:ascii="Arial" w:hAnsi="Arial" w:cs="Arial"/>
          <w:b/>
        </w:rPr>
        <w:t xml:space="preserve"> </w:t>
      </w:r>
      <w:r w:rsidR="005073D2" w:rsidRPr="004F5961">
        <w:rPr>
          <w:rFonts w:ascii="Arial" w:hAnsi="Arial" w:cs="Arial"/>
          <w:b/>
        </w:rPr>
        <w:t>Phase Identification and Quantification</w:t>
      </w:r>
    </w:p>
    <w:p w:rsidR="00154D54" w:rsidRPr="004F5961" w:rsidRDefault="006C4511" w:rsidP="00154D54">
      <w:pPr>
        <w:rPr>
          <w:rFonts w:ascii="Arial" w:hAnsi="Arial" w:cs="Arial"/>
        </w:rPr>
      </w:pPr>
      <w:r w:rsidRPr="004F5961">
        <w:rPr>
          <w:rFonts w:ascii="Arial" w:hAnsi="Arial" w:cs="Arial"/>
        </w:rPr>
        <w:t>An adaptive X-ray diffraction (XRD) method that incorporates machine learning (ML) techniques is developed for autonomous phase identification. In-line, real-time detection of materials and even unstable intermediate phases occurring in situ during solid-state reactions can be achieved. Autonomous phase identification by the adaptive in-line XRD method combined with ML techniques allows for efficient measurement and accurate identification of reactants and products. Autonomous in-line XRD methods with ML combined with in situ XRD measurements provide the possibility for real-time quality control in materials characterization processes</w:t>
      </w:r>
      <w:r w:rsidRPr="004F5961">
        <w:rPr>
          <w:rFonts w:ascii="Arial" w:hAnsi="Arial" w:cs="Arial"/>
          <w:b/>
        </w:rPr>
        <w:fldChar w:fldCharType="begin"/>
      </w:r>
      <w:r w:rsidR="004F5961" w:rsidRPr="004F5961">
        <w:rPr>
          <w:rFonts w:ascii="Arial" w:hAnsi="Arial" w:cs="Arial"/>
          <w:b/>
        </w:rPr>
        <w:instrText xml:space="preserve"> ADDIN ZOTERO_ITEM CSL_CITATION {"citationID":"LPpzty9M","properties":{"unsorted":false,"formattedCitation":"\\super 7\\nosupersub{}","plainCitation":"7","noteIndex":0},"citationItems":[{"id":51,"uris":["http://zotero.org/users/local/0AHKGj0o/items/FDCMWMJE"],"itemData":{"id":51,"type":"article-journal","abstract":"Machine learning (ML) has become a valuable tool to assist and improve materials characterization, enabling automated interpretation of experimental results with techniques such as X-ray diffraction (XRD) and electron microscopy. Because ML models are fast once trained, there is a key opportunity to bring interpretation in-line with experiments and make on-the-fly decisions to achieve optimal measurement effectiveness, which creates broad opportunities for rapid learning and information extraction from experiments. Here, we demonstrate such a capability with the development of autonomous and adaptive XRD. By coupling an ML algorithm with a physical diffractometer, this method integrates diffraction and analysis such that early experimental information is leveraged to steer measurements toward features that improve the confidence of a model trained to identify crystalline phases. We validate the effectiveness of an adaptive approach by showing that ML-driven XRD can accurately detect trace amounts of materials in multi-phase mixtures with short measurement times. The improved speed of phase detection also enables in situ identification of short-lived intermediate phases formed during solid-state reactions using a standard in-house diffractometer. Our findings showcase the advantages of in-line ML for materials characterization and point to the possibility of more general approaches for adaptive experimentation.","container-title":"npj Computational Materials","DOI":"10.1038/s41524-023-00984-y","journalAbbreviation":"npj Computational Materials","page":"31","source":"ResearchGate","title":"Adaptively driven X-ray diffraction guided by machine learning for autonomous phase identification","volume":"9","author":[{"family":"Szymanski","given":"Nathan"},{"family":"Bartel","given":"Chris"},{"family":"Zeng","given":"Yan"},{"family":"Diallo","given":"Mouhamad"},{"family":"Kim","given":"Haegyeom"},{"family":"Ceder","given":"Gerbrand"}],"issued":{"date-parts":[["2023",3,1]]}}}],"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7</w:t>
      </w:r>
      <w:r w:rsidRPr="004F5961">
        <w:rPr>
          <w:rFonts w:ascii="Arial" w:hAnsi="Arial" w:cs="Arial"/>
          <w:b/>
        </w:rPr>
        <w:fldChar w:fldCharType="end"/>
      </w:r>
      <w:r w:rsidR="006F4CBB" w:rsidRPr="004F5961">
        <w:rPr>
          <w:rFonts w:ascii="Arial" w:hAnsi="Arial" w:cs="Arial"/>
        </w:rPr>
        <w:t xml:space="preserve">. </w:t>
      </w:r>
      <w:r w:rsidRPr="004F5961">
        <w:rPr>
          <w:rFonts w:ascii="Arial" w:hAnsi="Arial" w:cs="Arial"/>
        </w:rPr>
        <w:t xml:space="preserve">A novel neural network based method for the automated identification and quantification of mineral phases from X-ray diffraction (XRD) data is presented. The method was trained on synthetic datasets </w:t>
      </w:r>
      <w:r w:rsidR="00154D54" w:rsidRPr="004F5961">
        <w:rPr>
          <w:rFonts w:ascii="Arial" w:hAnsi="Arial" w:cs="Arial"/>
        </w:rPr>
        <w:t>and utiliz</w:t>
      </w:r>
      <w:r w:rsidRPr="004F5961">
        <w:rPr>
          <w:rFonts w:ascii="Arial" w:hAnsi="Arial" w:cs="Arial"/>
        </w:rPr>
        <w:t>es the large number of high energy XRD scans from synchrotron XRD computed tomography data</w:t>
      </w:r>
      <w:r w:rsidR="00154D54" w:rsidRPr="004F5961">
        <w:rPr>
          <w:rFonts w:ascii="Arial" w:hAnsi="Arial" w:cs="Arial"/>
          <w:b/>
        </w:rPr>
        <w:fldChar w:fldCharType="begin"/>
      </w:r>
      <w:r w:rsidR="004F5961" w:rsidRPr="004F5961">
        <w:rPr>
          <w:rFonts w:ascii="Arial" w:hAnsi="Arial" w:cs="Arial"/>
          <w:b/>
        </w:rPr>
        <w:instrText xml:space="preserve"> ADDIN ZOTERO_ITEM CSL_CITATION {"citationID":"tMwNKPPG","properties":{"unsorted":false,"formattedCitation":"\\super 8\\nosupersub{}","plainCitation":"8","noteIndex":0},"citationItems":[{"id":53,"uris":["http://zotero.org/users/local/0AHKGj0o/items/KEAIABKL"],"itemData":{"id":53,"type":"article-journal","abstract":"Mineral identification and quantification are key to the understanding and, hence, the capacity to predict material properties. The method of choice for mineral quantification is powder X-ray diffraction (XRD), generally using a Rietveld refinement approach. However, a successful Rietveld refinement requires preliminary identification of the phases that make up the sample. This is generally carried out manually, and this task becomes extremely long or virtually impossible in the case of very large datasets such as those from synchrotron X-ray diffraction computed tomography. To circumvent this issue, this article proposes a novel neural network (NN) method for automating phase identification and quantification. An XRD pattern calculation code was used to generate large datasets of synthetic data that are used to train the NN. This approach offers significant advantages, including the ability to construct databases with a substantial number of XRD patterns and the introduction of extensive variability into these patterns. To enhance the performance of the NN, a specifically designed loss function for proportion inference was employed during the training process, offering improved efficiency and stability compared with traditional functions. The NN, trained exclusively with synthetic data, proved its ability to identify and quantify mineral phases on synthetic and real XRD patterns. Trained NN errors were equal to 0.5% for phase quantification on the synthetic test set, and 6% on the experimental data, in a system containing four phases of contrasting crystal structures (calcite, gibbsite, dolomite and hematite). The proposed method is freely available on GitHub and allows for major advances since it can be applied to any dataset, regardless of the mineral phases present.","container-title":"IUCrJ","DOI":"10.1107/S2052252524006766","ISSN":"2052-2525","issue":"Pt 5","journalAbbreviation":"IUCrJ","language":"eng","page":"859-870","PMID":"39133544","PMCID":"PMC11364039","source":"PubMed","title":"Phase quantification using deep neural network processing of XRD patterns","volume":"11","author":[{"family":"Simonnet","given":"Titouan"},{"family":"Grangeon","given":"Sylvain"},{"family":"Claret","given":"Francis"},{"family":"Maubec","given":"Nicolas"},{"family":"Fall","given":"Mame Diarra"},{"family":"Harba","given":"Rachid"},{"family":"Galerne","given":"Bruno"}],"issued":{"date-parts":[["2024",9,1]]}}}],"schema":"https://github.com/citation-style-language/schema/raw/master/csl-citation.json"} </w:instrText>
      </w:r>
      <w:r w:rsidR="00154D54" w:rsidRPr="004F5961">
        <w:rPr>
          <w:rFonts w:ascii="Arial" w:hAnsi="Arial" w:cs="Arial"/>
          <w:b/>
        </w:rPr>
        <w:fldChar w:fldCharType="separate"/>
      </w:r>
      <w:r w:rsidR="004F5961" w:rsidRPr="004F5961">
        <w:rPr>
          <w:rFonts w:ascii="Arial" w:hAnsi="Arial" w:cs="Arial"/>
          <w:szCs w:val="24"/>
          <w:vertAlign w:val="superscript"/>
        </w:rPr>
        <w:t>8</w:t>
      </w:r>
      <w:r w:rsidR="00154D54" w:rsidRPr="004F5961">
        <w:rPr>
          <w:rFonts w:ascii="Arial" w:hAnsi="Arial" w:cs="Arial"/>
          <w:b/>
        </w:rPr>
        <w:fldChar w:fldCharType="end"/>
      </w:r>
      <w:r w:rsidRPr="004F5961">
        <w:rPr>
          <w:rFonts w:ascii="Arial" w:hAnsi="Arial" w:cs="Arial"/>
        </w:rPr>
        <w:t>.</w:t>
      </w:r>
      <w:r w:rsidR="006F4CBB" w:rsidRPr="004F5961">
        <w:rPr>
          <w:rFonts w:ascii="Arial" w:hAnsi="Arial" w:cs="Arial"/>
        </w:rPr>
        <w:t xml:space="preserve"> It</w:t>
      </w:r>
      <w:r w:rsidR="00154D54" w:rsidRPr="004F5961">
        <w:rPr>
          <w:rFonts w:ascii="Arial" w:hAnsi="Arial" w:cs="Arial"/>
        </w:rPr>
        <w:t xml:space="preserve"> </w:t>
      </w:r>
      <w:proofErr w:type="gramStart"/>
      <w:r w:rsidR="00154D54" w:rsidRPr="004F5961">
        <w:rPr>
          <w:rFonts w:ascii="Arial" w:hAnsi="Arial" w:cs="Arial"/>
        </w:rPr>
        <w:t>present</w:t>
      </w:r>
      <w:proofErr w:type="gramEnd"/>
      <w:r w:rsidR="00154D54" w:rsidRPr="004F5961">
        <w:rPr>
          <w:rFonts w:ascii="Arial" w:hAnsi="Arial" w:cs="Arial"/>
        </w:rPr>
        <w:t xml:space="preserve"> a machine learning-based method to improve automatic phase identification from X-ray diffraction (XRD) data. Simulated pair distribution functions (PDFs) are used in addition to XRD patterns to take advantage of the complementarity between both types of data, improving the detection of weak diffraction peaks and minute details in materials science and Earth science applications</w:t>
      </w:r>
      <w:r w:rsidR="006F4CBB" w:rsidRPr="004F5961">
        <w:rPr>
          <w:rFonts w:ascii="Arial" w:hAnsi="Arial" w:cs="Arial"/>
          <w:b/>
        </w:rPr>
        <w:fldChar w:fldCharType="begin"/>
      </w:r>
      <w:r w:rsidR="004F5961" w:rsidRPr="004F5961">
        <w:rPr>
          <w:rFonts w:ascii="Arial" w:hAnsi="Arial" w:cs="Arial"/>
          <w:b/>
        </w:rPr>
        <w:instrText xml:space="preserve"> ADDIN ZOTERO_ITEM CSL_CITATION {"citationID":"mQjWyLEM","properties":{"unsorted":false,"formattedCitation":"\\super 9\\nosupersub{}","plainCitation":"9","noteIndex":0},"citationItems":[{"id":16,"uris":["http://zotero.org/users/local/0AHKGj0o/items/V8L4SF7H"],"itemData":{"id":16,"type":"article-journal","abstract":"To bolster the accuracy of existing methods for automated phase identification from X-ray diffraction (XRD) patterns, we introduce a machine learning approach that uses a dual representation whereby XRD patterns are augmented with simulated pair distribution functions (PDFs). A convolutional neural network is trained directly on XRD patterns calculated using physics-informed data augmentation, which accounts for experimental artifacts such as lattice strain and crystallographic texture. A second network is trained on PDFs generated via Fourier transform of the augmented XRD patterns. At inference, these networks classify unknown samples by aggregating their predictions in a confidence-weighted sum. We show that such an integrated approach to phase identification provides enhanced accuracy by leveraging the benefits of each model’s input representation. Whereas networks trained on XRD patterns provide a reciprocal space representation and can effectively distinguish large diffraction peaks in multi-phase samples, networks trained on PDFs provide a real space representation and perform better when peaks with low intensity become important. These findings underscore the importance of using diverse input representations for machine learning models in materials science and point to new avenues for automating multi-modal characterization.","container-title":"npj Computational Materials","DOI":"10.1038/s41524-024-01230-9","journalAbbreviation":"npj Computational Materials","source":"ResearchGate","title":"Integrated analysis of X-ray diffraction patterns and pair distribution functions for machine-learned phase identification","volume":"10","author":[{"family":"Szymanski","given":"Nathan"},{"family":"Fu","given":"Sean"},{"family":"Persson","given":"Ellen"},{"family":"Ceder","given":"Gerbrand"}],"issued":{"date-parts":[["2024",2,28]]}}}],"schema":"https://github.com/citation-style-language/schema/raw/master/csl-citation.json"} </w:instrText>
      </w:r>
      <w:r w:rsidR="006F4CBB" w:rsidRPr="004F5961">
        <w:rPr>
          <w:rFonts w:ascii="Arial" w:hAnsi="Arial" w:cs="Arial"/>
          <w:b/>
        </w:rPr>
        <w:fldChar w:fldCharType="separate"/>
      </w:r>
      <w:r w:rsidR="004F5961" w:rsidRPr="004F5961">
        <w:rPr>
          <w:rFonts w:ascii="Arial" w:hAnsi="Arial" w:cs="Arial"/>
          <w:szCs w:val="24"/>
          <w:vertAlign w:val="superscript"/>
        </w:rPr>
        <w:t>9</w:t>
      </w:r>
      <w:r w:rsidR="006F4CBB" w:rsidRPr="004F5961">
        <w:rPr>
          <w:rFonts w:ascii="Arial" w:hAnsi="Arial" w:cs="Arial"/>
          <w:b/>
        </w:rPr>
        <w:fldChar w:fldCharType="end"/>
      </w:r>
      <w:r w:rsidR="00154D54" w:rsidRPr="004F5961">
        <w:rPr>
          <w:rFonts w:ascii="Arial" w:hAnsi="Arial" w:cs="Arial"/>
        </w:rPr>
        <w:t>.</w:t>
      </w:r>
    </w:p>
    <w:p w:rsidR="00154D54" w:rsidRPr="004F5961" w:rsidRDefault="00154D54" w:rsidP="00154D54">
      <w:pPr>
        <w:rPr>
          <w:rFonts w:ascii="Arial" w:hAnsi="Arial" w:cs="Arial"/>
        </w:rPr>
      </w:pPr>
      <w:r w:rsidRPr="004F5961">
        <w:rPr>
          <w:rFonts w:ascii="Arial" w:hAnsi="Arial" w:cs="Arial"/>
        </w:rPr>
        <w:t>A full-pattern fitting approach is presented to determine phase abundances for X-ray diffraction (XRD) analyses. The method, which is particularly suitable for disordered and amorphous samples, improves the accuracy of phase quantification by utilizing the information from the entire diffraction pattern rather than individual reflections</w:t>
      </w:r>
      <w:r w:rsidRPr="004F5961">
        <w:rPr>
          <w:rFonts w:ascii="Arial" w:hAnsi="Arial" w:cs="Arial"/>
          <w:b/>
        </w:rPr>
        <w:fldChar w:fldCharType="begin"/>
      </w:r>
      <w:r w:rsidR="004F5961" w:rsidRPr="004F5961">
        <w:rPr>
          <w:rFonts w:ascii="Arial" w:hAnsi="Arial" w:cs="Arial"/>
          <w:b/>
        </w:rPr>
        <w:instrText xml:space="preserve"> ADDIN ZOTERO_ITEM CSL_CITATION {"citationID":"qn1Y2aa5","properties":{"unsorted":false,"formattedCitation":"\\super 10\\nosupersub{}","plainCitation":"10","noteIndex":0},"citationItems":[{"id":32,"uris":["http://zotero.org/users/local/0AHKGj0o/items/Q5C6QKXY"],"itemData":{"id":32,"type":"article-journal","container-title":"Advances in Materials Physics and Chemistry","DOI":"10.4236/ampc.2013.31A007","journalAbbreviation":"Advances in Materials Physics and Chemistry","page":"47-53","source":"ResearchGate","title":"Fitting Full X-Ray Diffraction Patterns for Quantitative Analysis: A Method for Readily Quantifying Crystalline and Disordered Phases","title-short":"Fitting Full X-Ray Diffraction Patterns for Quantitative Analysis","volume":"3","author":[{"family":"Chipera","given":"Steve"},{"family":"Bish","given":"David"}],"issued":{"date-parts":[["2013",1,1]]}}}],"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10</w:t>
      </w:r>
      <w:r w:rsidRPr="004F5961">
        <w:rPr>
          <w:rFonts w:ascii="Arial" w:hAnsi="Arial" w:cs="Arial"/>
          <w:b/>
        </w:rPr>
        <w:fldChar w:fldCharType="end"/>
      </w:r>
      <w:r w:rsidRPr="004F5961">
        <w:rPr>
          <w:rFonts w:ascii="Arial" w:hAnsi="Arial" w:cs="Arial"/>
        </w:rPr>
        <w:t>.</w:t>
      </w:r>
    </w:p>
    <w:p w:rsidR="00154D54" w:rsidRPr="004F5961" w:rsidRDefault="00290164" w:rsidP="006C4511">
      <w:pPr>
        <w:rPr>
          <w:rFonts w:ascii="Arial" w:hAnsi="Arial" w:cs="Arial"/>
        </w:rPr>
      </w:pPr>
      <w:r w:rsidRPr="004F5961">
        <w:rPr>
          <w:rFonts w:ascii="Arial" w:hAnsi="Arial" w:cs="Arial"/>
        </w:rPr>
        <w:t>A modified Rietveld method for quantitative phase analysis of multicomponent mixtures by X-ray powder diffraction with high accuracy (errors less than 1.0%).The study introduces a number of improvements into the Rietveld structure refinement method, and presents a new Rietveld method for the quantitative phase analysis of multicomponent mixtures. The advantages of the internal standard approach to determining the content of the amorphous phase and to correcting for the effects of preferred orientation and micro absorption are demonstrated</w:t>
      </w:r>
      <w:r w:rsidRPr="004F5961">
        <w:rPr>
          <w:rFonts w:ascii="Arial" w:hAnsi="Arial" w:cs="Arial"/>
          <w:b/>
        </w:rPr>
        <w:fldChar w:fldCharType="begin"/>
      </w:r>
      <w:r w:rsidR="004F5961" w:rsidRPr="004F5961">
        <w:rPr>
          <w:rFonts w:ascii="Arial" w:hAnsi="Arial" w:cs="Arial"/>
          <w:b/>
        </w:rPr>
        <w:instrText xml:space="preserve"> ADDIN ZOTERO_ITEM CSL_CITATION {"citationID":"TssOtoWy","properties":{"unsorted":false,"formattedCitation":"\\super 11\\nosupersub{}","plainCitation":"11","noteIndex":0},"citationItems":[{"id":58,"uris":["http://zotero.org/users/local/0AHKGj0o/items/VF2YEXCX"],"itemData":{"id":58,"type":"article-journal","abstract":"Quantitative phase analysis of multicomponent mixtures using X-ray powder diffraction data has been approached with a modified version of the Rietveld computer program of Wiles &amp; Young [J. Appl. Cryst. (1981), 14, 149–151]. This new method does not require measurement of calibration data nor the use of an internal standard; however, the approximate crystal structure of each phase of interest in a mixture is necessary. The use of an internal standard will allow the determination of total amorphous phase content in a mixture. Analysis of synthetic mixtures yielded high-precision results, with errors generally less than 1.0% absolute. Since this technique fits the complete diffraction pattern, it is less susceptible to primary extinction effects and minor amounts of preferred orientation. Additional benefits of this technique over traditional quantitative analysis methods include the determination of precise cell parameters and approximate chemical compositions, and the potential for the correction of preferred orientation and microabsorption effects.","container-title":"Journal of Applied Crystallography","DOI":"10.1107/S0021889887009415","journalAbbreviation":"Journal of Applied Crystallography","page":"86-91","source":"ResearchGate","title":"Quantitative Phase Analysis Using the Rietveld Method","volume":"21","author":[{"family":"Bish","given":"David"},{"family":"Howard","given":"S."}],"issued":{"date-parts":[["1988",4,1]]}}}],"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11</w:t>
      </w:r>
      <w:r w:rsidRPr="004F5961">
        <w:rPr>
          <w:rFonts w:ascii="Arial" w:hAnsi="Arial" w:cs="Arial"/>
          <w:b/>
        </w:rPr>
        <w:fldChar w:fldCharType="end"/>
      </w:r>
      <w:r w:rsidRPr="004F5961">
        <w:rPr>
          <w:rFonts w:ascii="Arial" w:hAnsi="Arial" w:cs="Arial"/>
        </w:rPr>
        <w:t>.</w:t>
      </w:r>
    </w:p>
    <w:p w:rsidR="003B0A6A" w:rsidRPr="004F5961" w:rsidRDefault="00566171" w:rsidP="006C4511">
      <w:pPr>
        <w:rPr>
          <w:rFonts w:ascii="Arial" w:hAnsi="Arial" w:cs="Arial"/>
          <w:b/>
        </w:rPr>
      </w:pPr>
      <w:r>
        <w:rPr>
          <w:rFonts w:ascii="Arial" w:hAnsi="Arial" w:cs="Arial"/>
          <w:b/>
        </w:rPr>
        <w:t>5</w:t>
      </w:r>
      <w:r w:rsidR="00585404">
        <w:rPr>
          <w:rFonts w:ascii="Arial" w:hAnsi="Arial" w:cs="Arial"/>
          <w:b/>
        </w:rPr>
        <w:t xml:space="preserve"> </w:t>
      </w:r>
      <w:r w:rsidR="003B0A6A" w:rsidRPr="004F5961">
        <w:rPr>
          <w:rFonts w:ascii="Arial" w:hAnsi="Arial" w:cs="Arial"/>
          <w:b/>
        </w:rPr>
        <w:t>Machine Learning Techniques in Data Analysis</w:t>
      </w:r>
    </w:p>
    <w:p w:rsidR="003B0A6A" w:rsidRPr="004F5961" w:rsidRDefault="003B0A6A" w:rsidP="003B0A6A">
      <w:pPr>
        <w:widowControl w:val="0"/>
        <w:autoSpaceDE w:val="0"/>
        <w:autoSpaceDN w:val="0"/>
        <w:adjustRightInd w:val="0"/>
        <w:spacing w:after="0" w:line="240" w:lineRule="auto"/>
        <w:rPr>
          <w:rFonts w:ascii="Arial" w:hAnsi="Arial" w:cs="Arial"/>
        </w:rPr>
      </w:pPr>
      <w:r w:rsidRPr="004F5961">
        <w:rPr>
          <w:rFonts w:ascii="Arial" w:hAnsi="Arial" w:cs="Arial"/>
        </w:rPr>
        <w:t>We discuss developments in machin</w:t>
      </w:r>
      <w:r w:rsidR="00C95D99" w:rsidRPr="004F5961">
        <w:rPr>
          <w:rFonts w:ascii="Arial" w:hAnsi="Arial" w:cs="Arial"/>
        </w:rPr>
        <w:t>e learning techniques for analyz</w:t>
      </w:r>
      <w:r w:rsidRPr="004F5961">
        <w:rPr>
          <w:rFonts w:ascii="Arial" w:hAnsi="Arial" w:cs="Arial"/>
        </w:rPr>
        <w:t xml:space="preserve">ing X-ray diffraction data, including advancements in phase identification, lattice parameters determination and defect </w:t>
      </w:r>
      <w:r w:rsidRPr="004F5961">
        <w:rPr>
          <w:rFonts w:ascii="Arial" w:hAnsi="Arial" w:cs="Arial"/>
        </w:rPr>
        <w:lastRenderedPageBreak/>
        <w:t>detection, and also outline emerging trends and future directions to exploit XRD in discovering new materials, requiring high-quality data and combined with physical techniques</w:t>
      </w:r>
      <w:r w:rsidRPr="004F5961">
        <w:rPr>
          <w:rFonts w:ascii="Arial" w:hAnsi="Arial" w:cs="Arial"/>
          <w:b/>
        </w:rPr>
        <w:fldChar w:fldCharType="begin"/>
      </w:r>
      <w:r w:rsidR="004F5961" w:rsidRPr="004F5961">
        <w:rPr>
          <w:rFonts w:ascii="Arial" w:hAnsi="Arial" w:cs="Arial"/>
          <w:b/>
        </w:rPr>
        <w:instrText xml:space="preserve"> ADDIN ZOTERO_ITEM CSL_CITATION {"citationID":"dH3ofO0t","properties":{"unsorted":false,"formattedCitation":"\\super 12\\nosupersub{}","plainCitation":"12","noteIndex":0},"citationItems":[{"id":10,"uris":["http://zotero.org/users/local/0AHKGj0o/items/76CB3UV6"],"itemData":{"id":10,"type":"article-journal","abstract":"X-ray diffraction (XRD) is a proven, powerful technique for determining the phase composition, structure, and microstructural features of crystalline materials. The use of machine learning (ML) techniques applied to crystalline materials research has increased significantly over the last decade. This review presents a survey of the scientific literature on applications of ML to XRD data analysis. Publications suitable for inclusion in this review were identified using the “machine learning X-ray diffraction” search term, keeping only English-language publications in which ML was employed to analyze XRD data specifically. The selected publications covered a wide range of applications, including XRD classification and phase identification, lattice and quantitative phase analyses, and detection of defects and substituents, as well as microstructural material characterization. Current trends in the field suggest that future efforts pertaining to the application of ML techniques to XRD data analysis will address shortcomings of ML approaches related to data quality and availability, interpretability of the results and model generalizability and robustness. Additionally, future research will likely incorporate more domain knowledge and physical constraints, integrate with quantum physical methods, and apply techniques like real-time data analysis and high-throughput screening to accelerate the discovery of tailored novel materials.","container-title":"Applied Sciences","DOI":"10.3390/app13179992","ISSN":"2076-3417","issue":"17","language":"en","license":"http://creativecommons.org/licenses/by/3.0/","page":"9992","publisher":"Multidisciplinary Digital Publishing Institute","source":"www.mdpi.com","title":"X-ray Diffraction Data Analysis by Machine Learning Methods—A Review","volume":"13","author":[{"family":"Surdu","given":"Vasile-Adrian"},{"family":"Győrgy","given":"Romuald"}],"issued":{"date-parts":[["2023",1]]}}}],"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12</w:t>
      </w:r>
      <w:r w:rsidRPr="004F5961">
        <w:rPr>
          <w:rFonts w:ascii="Arial" w:hAnsi="Arial" w:cs="Arial"/>
          <w:b/>
        </w:rPr>
        <w:fldChar w:fldCharType="end"/>
      </w:r>
      <w:r w:rsidRPr="004F5961">
        <w:rPr>
          <w:rFonts w:ascii="Arial" w:hAnsi="Arial" w:cs="Arial"/>
        </w:rPr>
        <w:t>.</w:t>
      </w:r>
    </w:p>
    <w:p w:rsidR="003B0A6A" w:rsidRPr="004F5961" w:rsidRDefault="009F72FD" w:rsidP="003B0A6A">
      <w:pPr>
        <w:rPr>
          <w:rFonts w:ascii="Arial" w:hAnsi="Arial" w:cs="Arial"/>
        </w:rPr>
      </w:pPr>
      <w:r w:rsidRPr="004F5961">
        <w:rPr>
          <w:rFonts w:ascii="Arial" w:hAnsi="Arial" w:cs="Arial"/>
        </w:rPr>
        <w:t>Simulated diffraction patterns are becoming increasingly relevant in data-driven materials science for phase identification and structure validation. We present XRD-Rust, a Rust-based accelerator that maintains the core functionality of pymatgen but is significantly faster for large-scale XRD calculations, achieving a 70x speedup relative to pymatgen. This code benchmarks XRD-Rust against large inputs, achieving dramatic speed ups. It can be used to generate datasets for machine learning models.</w:t>
      </w:r>
      <w:r w:rsidR="00C95D99" w:rsidRPr="004F5961">
        <w:rPr>
          <w:rFonts w:ascii="Arial" w:hAnsi="Arial" w:cs="Arial"/>
        </w:rPr>
        <w:t xml:space="preserve"> </w:t>
      </w:r>
      <w:r w:rsidRPr="004F5961">
        <w:rPr>
          <w:rFonts w:ascii="Arial" w:hAnsi="Arial" w:cs="Arial"/>
        </w:rPr>
        <w:t xml:space="preserve">This study develops a combination of improved and robust analytical routines for X-ray diffraction profile (XRP) fitting operations to increase workflow usability and reduce computational time. </w:t>
      </w:r>
      <w:r w:rsidR="003B0A6A" w:rsidRPr="004F5961">
        <w:rPr>
          <w:rFonts w:ascii="Arial" w:hAnsi="Arial" w:cs="Arial"/>
        </w:rPr>
        <w:t>XRD-Rust is a powder X-ray diffraction calculator written in Rust that outperforms Python tools for data generation, while being amenable to integration into a Python workflow. It is shown to generate up to 719x larger datasets than Python for machine learning training purposes, and to efficiently handle crystallographic datasets with a wide range of unit cell parameters</w:t>
      </w:r>
      <w:r w:rsidR="003B0A6A" w:rsidRPr="004F5961">
        <w:rPr>
          <w:rFonts w:ascii="Arial" w:hAnsi="Arial" w:cs="Arial"/>
          <w:b/>
        </w:rPr>
        <w:fldChar w:fldCharType="begin"/>
      </w:r>
      <w:r w:rsidR="004F5961" w:rsidRPr="004F5961">
        <w:rPr>
          <w:rFonts w:ascii="Arial" w:hAnsi="Arial" w:cs="Arial"/>
          <w:b/>
        </w:rPr>
        <w:instrText xml:space="preserve"> ADDIN ZOTERO_ITEM CSL_CITATION {"citationID":"LdU6TXM9","properties":{"unsorted":false,"formattedCitation":"\\super 13\\nosupersub{}","plainCitation":"13","noteIndex":0},"citationItems":[{"id":47,"uris":["http://zotero.org/users/local/0AHKGj0o/items/7CX8G39S"],"itemData":{"id":47,"type":"book","abstract":"High-throughput powder X-ray diffraction (XRD) simulations are a key prerequisite for generating large datasets used in the development of machine-learning models for XRD-based materials analysis. However, the widely used pymatgen powder XRD calculator, implemented entirely in Python, can be computationally inefficient for large-scale workloads, limiting throughput. We present XRD-Rust, a Rust-accelerated implementation of the pymatgen powder XRD calculator that maintains full compatibility with existing Python-based workflows. The method retains pymatgen for crystal structure handling and symmetry analysis while reimplementing the computationally intensive parts of the XRD calculation in Rust. Performance benchmarks were carried out on large crystallographic datasets from the Materials Cloud Three-Dimensional Structure Database (MC3D, 33 142 structures) and the Crystallography Open Database (COD 515 181). For the MC3D dataset, XRD-Rust achieves an average speedup of 4.7 +- 1.6 and a maximum speedup of 25, reducing computation from 34.9 s to 1.4 s. For the COD dataset, the average speedup is 6.1 +- 4.6 with a maximum speedup of 719 (1437 min to 2 min). These benchmarks demonstrate that XRD-Rust significantly accelerates powder XRD simulations, enabling efficient high-throughput dataset generation and improved performance in interactive diffraction analysis applications.","DOI":"10.48550/arXiv.2602.11709","source":"ResearchGate","title":"Rust-accelerated powder X-ray diffraction simulation for high-throughput and machine-learning-driven materials science","author":[{"family":"Lebeda","given":"Miroslav"},{"family":"Drahokoupil","given":"Jan"},{"family":"Veřtát","given":"Petr"},{"family":"Vlčák","given":"Petr"}],"issued":{"date-parts":[["2026",2,12]]}}}],"schema":"https://github.com/citation-style-language/schema/raw/master/csl-citation.json"} </w:instrText>
      </w:r>
      <w:r w:rsidR="003B0A6A" w:rsidRPr="004F5961">
        <w:rPr>
          <w:rFonts w:ascii="Arial" w:hAnsi="Arial" w:cs="Arial"/>
          <w:b/>
        </w:rPr>
        <w:fldChar w:fldCharType="separate"/>
      </w:r>
      <w:r w:rsidR="004F5961" w:rsidRPr="004F5961">
        <w:rPr>
          <w:rFonts w:ascii="Arial" w:hAnsi="Arial" w:cs="Arial"/>
          <w:szCs w:val="24"/>
          <w:vertAlign w:val="superscript"/>
        </w:rPr>
        <w:t>13</w:t>
      </w:r>
      <w:r w:rsidR="003B0A6A" w:rsidRPr="004F5961">
        <w:rPr>
          <w:rFonts w:ascii="Arial" w:hAnsi="Arial" w:cs="Arial"/>
          <w:b/>
        </w:rPr>
        <w:fldChar w:fldCharType="end"/>
      </w:r>
      <w:r w:rsidR="003B0A6A" w:rsidRPr="004F5961">
        <w:rPr>
          <w:rFonts w:ascii="Arial" w:hAnsi="Arial" w:cs="Arial"/>
        </w:rPr>
        <w:t>.</w:t>
      </w:r>
    </w:p>
    <w:p w:rsidR="003B0A6A" w:rsidRPr="004F5961" w:rsidRDefault="00566171" w:rsidP="004801DE">
      <w:pPr>
        <w:ind w:left="720" w:hanging="720"/>
        <w:rPr>
          <w:rFonts w:ascii="Arial" w:hAnsi="Arial" w:cs="Arial"/>
          <w:b/>
        </w:rPr>
      </w:pPr>
      <w:r>
        <w:rPr>
          <w:rFonts w:ascii="Arial" w:hAnsi="Arial" w:cs="Arial"/>
          <w:b/>
        </w:rPr>
        <w:t xml:space="preserve">6 </w:t>
      </w:r>
      <w:r w:rsidR="004722E6" w:rsidRPr="004F5961">
        <w:rPr>
          <w:rFonts w:ascii="Arial" w:hAnsi="Arial" w:cs="Arial"/>
          <w:b/>
        </w:rPr>
        <w:t xml:space="preserve">Comparative </w:t>
      </w:r>
      <w:proofErr w:type="gramStart"/>
      <w:r w:rsidR="004722E6" w:rsidRPr="004F5961">
        <w:rPr>
          <w:rFonts w:ascii="Arial" w:hAnsi="Arial" w:cs="Arial"/>
          <w:b/>
        </w:rPr>
        <w:t>Analysis</w:t>
      </w:r>
      <w:proofErr w:type="gramEnd"/>
      <w:r w:rsidR="004722E6" w:rsidRPr="004F5961">
        <w:rPr>
          <w:rFonts w:ascii="Arial" w:hAnsi="Arial" w:cs="Arial"/>
          <w:b/>
        </w:rPr>
        <w:t xml:space="preserve">: XRD </w:t>
      </w:r>
      <w:r w:rsidR="00FC5CF7">
        <w:rPr>
          <w:rFonts w:ascii="Arial" w:hAnsi="Arial" w:cs="Arial"/>
          <w:b/>
        </w:rPr>
        <w:t>VS</w:t>
      </w:r>
      <w:r w:rsidR="004722E6" w:rsidRPr="004F5961">
        <w:rPr>
          <w:rFonts w:ascii="Arial" w:hAnsi="Arial" w:cs="Arial"/>
          <w:b/>
        </w:rPr>
        <w:t xml:space="preserve"> Complementary Techniques</w:t>
      </w:r>
    </w:p>
    <w:p w:rsidR="004722E6" w:rsidRPr="004F5961" w:rsidRDefault="00566171" w:rsidP="004801DE">
      <w:pPr>
        <w:ind w:left="720" w:hanging="720"/>
        <w:rPr>
          <w:rFonts w:ascii="Arial" w:hAnsi="Arial" w:cs="Arial"/>
          <w:b/>
        </w:rPr>
      </w:pPr>
      <w:r>
        <w:rPr>
          <w:rFonts w:ascii="Arial" w:hAnsi="Arial" w:cs="Arial"/>
          <w:b/>
        </w:rPr>
        <w:t>6.1</w:t>
      </w:r>
      <w:r w:rsidR="00585404">
        <w:rPr>
          <w:rFonts w:ascii="Arial" w:hAnsi="Arial" w:cs="Arial"/>
          <w:b/>
        </w:rPr>
        <w:t xml:space="preserve"> </w:t>
      </w:r>
      <w:r w:rsidR="00FC5CF7">
        <w:rPr>
          <w:rFonts w:ascii="Arial" w:hAnsi="Arial" w:cs="Arial"/>
          <w:b/>
        </w:rPr>
        <w:t>XRD VS</w:t>
      </w:r>
      <w:r w:rsidR="004722E6" w:rsidRPr="004F5961">
        <w:rPr>
          <w:rFonts w:ascii="Arial" w:hAnsi="Arial" w:cs="Arial"/>
          <w:b/>
        </w:rPr>
        <w:t xml:space="preserve"> TEM</w:t>
      </w:r>
    </w:p>
    <w:p w:rsidR="00EF4A32" w:rsidRPr="004F5961" w:rsidRDefault="004801DE" w:rsidP="00832C7C">
      <w:pPr>
        <w:rPr>
          <w:rFonts w:ascii="Arial" w:hAnsi="Arial" w:cs="Arial"/>
        </w:rPr>
      </w:pPr>
      <w:r w:rsidRPr="004F5961">
        <w:rPr>
          <w:rFonts w:ascii="Arial" w:hAnsi="Arial" w:cs="Arial"/>
        </w:rPr>
        <w:t>The paper discusses X-ray diffraction and transmission electron microscopy (TEM) analyses of functional oxides for various applications. Structural and microstructural details are disclosed. Recent developments</w:t>
      </w:r>
      <w:r w:rsidR="00C95D99" w:rsidRPr="004F5961">
        <w:rPr>
          <w:rFonts w:ascii="Arial" w:hAnsi="Arial" w:cs="Arial"/>
        </w:rPr>
        <w:t xml:space="preserve"> in structural and microscopic</w:t>
      </w:r>
      <w:r w:rsidRPr="004F5961">
        <w:rPr>
          <w:rFonts w:ascii="Arial" w:hAnsi="Arial" w:cs="Arial"/>
        </w:rPr>
        <w:t xml:space="preserve"> analysis for materials properties studies, including integration of artificial intelligence and multimodal imaging approaches are covered</w:t>
      </w:r>
      <w:r w:rsidR="00832C7C" w:rsidRPr="004F5961">
        <w:rPr>
          <w:rFonts w:ascii="Arial" w:hAnsi="Arial" w:cs="Arial"/>
        </w:rPr>
        <w:t>. -ray diffraction (XRD) and transmission electron microscopy (TEM) characterizations were combined to elucidate the structure-property relation in functional oxides, which are significant for high-temperature applications. X-ray diffraction (XRD) provides information on phase composition, lattice parameters, crystallite size, and micro</w:t>
      </w:r>
      <w:r w:rsidR="00C95D99" w:rsidRPr="004F5961">
        <w:rPr>
          <w:rFonts w:ascii="Arial" w:hAnsi="Arial" w:cs="Arial"/>
        </w:rPr>
        <w:t xml:space="preserve"> </w:t>
      </w:r>
      <w:r w:rsidR="00832C7C" w:rsidRPr="004F5961">
        <w:rPr>
          <w:rFonts w:ascii="Arial" w:hAnsi="Arial" w:cs="Arial"/>
        </w:rPr>
        <w:t>strain, while Transmission Electron Microscopy (TEM) enables defects and local microstructure to be studied at the atom</w:t>
      </w:r>
      <w:r w:rsidR="00C95D99" w:rsidRPr="004F5961">
        <w:rPr>
          <w:rFonts w:ascii="Arial" w:hAnsi="Arial" w:cs="Arial"/>
        </w:rPr>
        <w:t xml:space="preserve">ic scale. Recent </w:t>
      </w:r>
      <w:proofErr w:type="gramStart"/>
      <w:r w:rsidR="00C95D99" w:rsidRPr="004F5961">
        <w:rPr>
          <w:rFonts w:ascii="Arial" w:hAnsi="Arial" w:cs="Arial"/>
        </w:rPr>
        <w:t>progress in in-</w:t>
      </w:r>
      <w:r w:rsidR="00832C7C" w:rsidRPr="004F5961">
        <w:rPr>
          <w:rFonts w:ascii="Arial" w:hAnsi="Arial" w:cs="Arial"/>
        </w:rPr>
        <w:t>situ</w:t>
      </w:r>
      <w:r w:rsidR="00C95D99" w:rsidRPr="004F5961">
        <w:rPr>
          <w:rFonts w:ascii="Arial" w:hAnsi="Arial" w:cs="Arial"/>
        </w:rPr>
        <w:t xml:space="preserve"> </w:t>
      </w:r>
      <w:r w:rsidR="00832C7C" w:rsidRPr="004F5961">
        <w:rPr>
          <w:rFonts w:ascii="Arial" w:hAnsi="Arial" w:cs="Arial"/>
        </w:rPr>
        <w:t>/</w:t>
      </w:r>
      <w:r w:rsidR="00C95D99" w:rsidRPr="004F5961">
        <w:rPr>
          <w:rFonts w:ascii="Arial" w:hAnsi="Arial" w:cs="Arial"/>
        </w:rPr>
        <w:t xml:space="preserve"> </w:t>
      </w:r>
      <w:r w:rsidR="00832C7C" w:rsidRPr="004F5961">
        <w:rPr>
          <w:rFonts w:ascii="Arial" w:hAnsi="Arial" w:cs="Arial"/>
        </w:rPr>
        <w:t>operando techniques, combined with A</w:t>
      </w:r>
      <w:r w:rsidR="00FC5CF7">
        <w:rPr>
          <w:rFonts w:ascii="Arial" w:hAnsi="Arial" w:cs="Arial"/>
        </w:rPr>
        <w:t xml:space="preserve">I-based analytical methodology, </w:t>
      </w:r>
      <w:r w:rsidR="00832C7C" w:rsidRPr="004F5961">
        <w:rPr>
          <w:rFonts w:ascii="Arial" w:hAnsi="Arial" w:cs="Arial"/>
        </w:rPr>
        <w:t>have</w:t>
      </w:r>
      <w:proofErr w:type="gramEnd"/>
      <w:r w:rsidR="00832C7C" w:rsidRPr="004F5961">
        <w:rPr>
          <w:rFonts w:ascii="Arial" w:hAnsi="Arial" w:cs="Arial"/>
        </w:rPr>
        <w:t xml:space="preserve"> enabled real-time structural observation of greater precision. The study combines bulk structura</w:t>
      </w:r>
      <w:r w:rsidR="00C95D99" w:rsidRPr="004F5961">
        <w:rPr>
          <w:rFonts w:ascii="Arial" w:hAnsi="Arial" w:cs="Arial"/>
        </w:rPr>
        <w:t>l measurement with microscopic</w:t>
      </w:r>
      <w:r w:rsidR="00832C7C" w:rsidRPr="004F5961">
        <w:rPr>
          <w:rFonts w:ascii="Arial" w:hAnsi="Arial" w:cs="Arial"/>
        </w:rPr>
        <w:t xml:space="preserve"> imaging </w:t>
      </w:r>
      <w:r w:rsidR="00C95D99" w:rsidRPr="004F5961">
        <w:rPr>
          <w:rFonts w:ascii="Arial" w:hAnsi="Arial" w:cs="Arial"/>
        </w:rPr>
        <w:t>to reveal defect-driven behavio</w:t>
      </w:r>
      <w:r w:rsidR="00832C7C" w:rsidRPr="004F5961">
        <w:rPr>
          <w:rFonts w:ascii="Arial" w:hAnsi="Arial" w:cs="Arial"/>
        </w:rPr>
        <w:t>r and phase transitions. Current challenges in the field include achieving beam sensitivity, appropriate sample preparation, data complexity, and standardization</w:t>
      </w:r>
      <w:r w:rsidR="008659E9" w:rsidRPr="004F5961">
        <w:rPr>
          <w:rFonts w:ascii="Arial" w:hAnsi="Arial" w:cs="Arial"/>
          <w:b/>
        </w:rPr>
        <w:fldChar w:fldCharType="begin"/>
      </w:r>
      <w:r w:rsidR="004F5961" w:rsidRPr="004F5961">
        <w:rPr>
          <w:rFonts w:ascii="Arial" w:hAnsi="Arial" w:cs="Arial"/>
          <w:b/>
        </w:rPr>
        <w:instrText xml:space="preserve"> ADDIN ZOTERO_ITEM CSL_CITATION {"citationID":"JGAOS2S8","properties":{"unsorted":false,"formattedCitation":"\\super 14\\nosupersub{}","plainCitation":"14","noteIndex":0},"citationItems":[{"id":24,"uris":["http://zotero.org/users/local/0AHKGj0o/items/Z3VVVSXM"],"itemData":{"id":24,"type":"article-journal","abstract":"Functional oxide materials represent one of the most versatile classes of compounds in modern materials science, finding wide-ranging applications in electronics, energy storage, catalysis, and sensing technologies. Their performance is intimately linked to their crystal structure, microstructure, and defect distribution, which govern key electronic, optical, and mechanical behaviors. Consequently, accurate characterization of structural and microstructural features is essential to understand structure–property correlations and to guide materials design. Among the various analytical techniques available, X-ray diffraction (XRD) and trans-mission electron microscopy (TEM) have remained the two most indispensable tools for unveiling atomic-scale and crystallo-graphic information in oxides. XRD provides insights into long-range order, phase identification, crystallite size, strain, and tex-ture, while TEM offers direct real-space visualization of grains, interfaces, and lattice defects with atomic resolution. This review critically discusses the principles, recent advances, and practical applications of XRD and TEM in the study of functional oxides such as ZnO, TiO</w:instrText>
      </w:r>
      <w:r w:rsidR="004F5961" w:rsidRPr="004F5961">
        <w:rPr>
          <w:rFonts w:ascii="Cambria Math" w:hAnsi="Cambria Math" w:cs="Cambria Math"/>
          <w:b/>
        </w:rPr>
        <w:instrText>₂</w:instrText>
      </w:r>
      <w:r w:rsidR="004F5961" w:rsidRPr="004F5961">
        <w:rPr>
          <w:rFonts w:ascii="Arial" w:hAnsi="Arial" w:cs="Arial"/>
          <w:b/>
        </w:rPr>
        <w:instrText>, SnO</w:instrText>
      </w:r>
      <w:r w:rsidR="004F5961" w:rsidRPr="004F5961">
        <w:rPr>
          <w:rFonts w:ascii="Cambria Math" w:hAnsi="Cambria Math" w:cs="Cambria Math"/>
          <w:b/>
        </w:rPr>
        <w:instrText>₂</w:instrText>
      </w:r>
      <w:r w:rsidR="004F5961" w:rsidRPr="004F5961">
        <w:rPr>
          <w:rFonts w:ascii="Arial" w:hAnsi="Arial" w:cs="Arial"/>
          <w:b/>
        </w:rPr>
        <w:instrText>, and SrTiO</w:instrText>
      </w:r>
      <w:r w:rsidR="004F5961" w:rsidRPr="004F5961">
        <w:rPr>
          <w:rFonts w:ascii="Cambria Math" w:hAnsi="Cambria Math" w:cs="Cambria Math"/>
          <w:b/>
        </w:rPr>
        <w:instrText>₃</w:instrText>
      </w:r>
      <w:r w:rsidR="004F5961" w:rsidRPr="004F5961">
        <w:rPr>
          <w:rFonts w:ascii="Arial" w:hAnsi="Arial" w:cs="Arial"/>
          <w:b/>
        </w:rPr>
        <w:instrText xml:space="preserve">. Emphasis is placed on the complementary nature of these techniques and how their combined use enables a comprehensive understanding of structural evolution, defect dynamics, and nano structural organization. Furthermore, emerging trends such as in situ/operando measurements, 4D-STEM, and synchrotron-based diffraction are discussed as transforma-tive approaches for real-time and high-resolution material analysis. The review concludes with perspectives on current challenges and future directions toward integrated, multimodal characterization frameworks for advanced oxide materials.","container-title":"Scientia. Technology, Science and Society","DOI":"10.59324/stss.2026.3(2).07","journalAbbreviation":"Scientia. Technology, Science and Society","page":"71-85","source":"ResearchGate","title":"Structural and Microstructural Characterization of Functional Oxide Materials by XRD and TEM","volume":"3","author":[{"family":"Rana","given":"Md"},{"family":"Tanjila","given":"Humaira"}],"issued":{"date-parts":[["2026",2,1]]}}}],"schema":"https://github.com/citation-style-language/schema/raw/master/csl-citation.json"} </w:instrText>
      </w:r>
      <w:r w:rsidR="008659E9" w:rsidRPr="004F5961">
        <w:rPr>
          <w:rFonts w:ascii="Arial" w:hAnsi="Arial" w:cs="Arial"/>
          <w:b/>
        </w:rPr>
        <w:fldChar w:fldCharType="separate"/>
      </w:r>
      <w:r w:rsidR="004F5961" w:rsidRPr="004F5961">
        <w:rPr>
          <w:rFonts w:ascii="Arial" w:hAnsi="Arial" w:cs="Arial"/>
          <w:szCs w:val="24"/>
          <w:vertAlign w:val="superscript"/>
        </w:rPr>
        <w:t>14</w:t>
      </w:r>
      <w:r w:rsidR="008659E9" w:rsidRPr="004F5961">
        <w:rPr>
          <w:rFonts w:ascii="Arial" w:hAnsi="Arial" w:cs="Arial"/>
          <w:b/>
        </w:rPr>
        <w:fldChar w:fldCharType="end"/>
      </w:r>
      <w:r w:rsidR="00290164" w:rsidRPr="004F5961">
        <w:rPr>
          <w:rFonts w:ascii="Arial" w:hAnsi="Arial" w:cs="Arial"/>
        </w:rPr>
        <w:t>.</w:t>
      </w:r>
    </w:p>
    <w:p w:rsidR="004722E6" w:rsidRPr="004F5961" w:rsidRDefault="00566171" w:rsidP="00832C7C">
      <w:pPr>
        <w:rPr>
          <w:rFonts w:ascii="Arial" w:hAnsi="Arial" w:cs="Arial"/>
          <w:b/>
        </w:rPr>
      </w:pPr>
      <w:r>
        <w:rPr>
          <w:rFonts w:ascii="Arial" w:hAnsi="Arial" w:cs="Arial"/>
          <w:b/>
        </w:rPr>
        <w:t>6.2</w:t>
      </w:r>
      <w:r w:rsidR="00585404">
        <w:rPr>
          <w:rFonts w:ascii="Arial" w:hAnsi="Arial" w:cs="Arial"/>
          <w:b/>
        </w:rPr>
        <w:t xml:space="preserve"> </w:t>
      </w:r>
      <w:r w:rsidR="004722E6" w:rsidRPr="004F5961">
        <w:rPr>
          <w:rFonts w:ascii="Arial" w:hAnsi="Arial" w:cs="Arial"/>
          <w:b/>
        </w:rPr>
        <w:t>Correlation with NMR</w:t>
      </w:r>
    </w:p>
    <w:p w:rsidR="00561CD1" w:rsidRPr="004F5961" w:rsidRDefault="00290164" w:rsidP="006C4511">
      <w:pPr>
        <w:rPr>
          <w:rFonts w:ascii="Arial" w:hAnsi="Arial" w:cs="Arial"/>
        </w:rPr>
      </w:pPr>
      <w:r w:rsidRPr="004F5961">
        <w:rPr>
          <w:rFonts w:ascii="Arial" w:hAnsi="Arial" w:cs="Arial"/>
        </w:rPr>
        <w:t xml:space="preserve"> </w:t>
      </w:r>
      <w:r w:rsidR="004801DE" w:rsidRPr="004F5961">
        <w:rPr>
          <w:rFonts w:ascii="Arial" w:hAnsi="Arial" w:cs="Arial"/>
        </w:rPr>
        <w:t>Determination of crystal structures of organic compounds utilizing solid-state NMR and powder X-ray diffraction techniques, together with relate</w:t>
      </w:r>
      <w:r w:rsidR="00C95D99" w:rsidRPr="004F5961">
        <w:rPr>
          <w:rFonts w:ascii="Arial" w:hAnsi="Arial" w:cs="Arial"/>
        </w:rPr>
        <w:t xml:space="preserve">d methods to benefit from them. </w:t>
      </w:r>
      <w:proofErr w:type="gramStart"/>
      <w:r w:rsidR="004801DE" w:rsidRPr="004F5961">
        <w:rPr>
          <w:rFonts w:ascii="Arial" w:hAnsi="Arial" w:cs="Arial"/>
        </w:rPr>
        <w:t>Synergism of XRD and NMR for structural validation</w:t>
      </w:r>
      <w:r w:rsidR="00FC5CF7">
        <w:rPr>
          <w:rFonts w:ascii="Arial" w:hAnsi="Arial" w:cs="Arial"/>
        </w:rPr>
        <w:t>.</w:t>
      </w:r>
      <w:proofErr w:type="gramEnd"/>
      <w:r w:rsidR="00FC5CF7">
        <w:rPr>
          <w:rFonts w:ascii="Arial" w:hAnsi="Arial" w:cs="Arial"/>
        </w:rPr>
        <w:t xml:space="preserve"> </w:t>
      </w:r>
      <w:r w:rsidR="00832C7C" w:rsidRPr="004F5961">
        <w:rPr>
          <w:rFonts w:ascii="Arial" w:hAnsi="Arial" w:cs="Arial"/>
        </w:rPr>
        <w:t xml:space="preserve">The advantages of using solid-state NMR data at several stages of the structure determination from powder XRD data for the Rietveld refinement of the final refined structure are demonstrated. We want to emphasize that the synergistic use of solid-state NMR and other methods has been essential for tackling complex structural problems in the analysis of powder XRD data. Calculation of 707 solid-state NMR parameters using the DFT-GIPAW methodology has enabled reliable calibration of the solid-state NMR data for crystal structures to compare with experimental information. Our structural models can typically be determined independently without recourse to solid-state NMR information; however, such </w:t>
      </w:r>
      <w:r w:rsidR="00832C7C" w:rsidRPr="004F5961">
        <w:rPr>
          <w:rFonts w:ascii="Arial" w:hAnsi="Arial" w:cs="Arial"/>
        </w:rPr>
        <w:lastRenderedPageBreak/>
        <w:t xml:space="preserve">information may serve to substantiate the models determined. This study explores the potential of combining static DFT-GIPAW calculations with dynamic </w:t>
      </w:r>
      <w:r w:rsidR="00FC5CF7">
        <w:rPr>
          <w:rFonts w:ascii="Arial" w:hAnsi="Arial" w:cs="Arial"/>
        </w:rPr>
        <w:t>ab</w:t>
      </w:r>
      <w:r w:rsidR="00832C7C" w:rsidRPr="004F5961">
        <w:rPr>
          <w:rFonts w:ascii="Arial" w:hAnsi="Arial" w:cs="Arial"/>
        </w:rPr>
        <w:t xml:space="preserve"> initio molecular dynamics simulations for taking dynamic properties into account in solid-state NMR data calculations</w:t>
      </w:r>
      <w:r w:rsidR="008659E9" w:rsidRPr="004F5961">
        <w:rPr>
          <w:rFonts w:ascii="Arial" w:hAnsi="Arial" w:cs="Arial"/>
          <w:b/>
        </w:rPr>
        <w:fldChar w:fldCharType="begin"/>
      </w:r>
      <w:r w:rsidR="004F5961" w:rsidRPr="004F5961">
        <w:rPr>
          <w:rFonts w:ascii="Arial" w:hAnsi="Arial" w:cs="Arial"/>
          <w:b/>
        </w:rPr>
        <w:instrText xml:space="preserve"> ADDIN ZOTERO_ITEM CSL_CITATION {"citationID":"5czzcyRp","properties":{"unsorted":false,"formattedCitation":"\\super 15\\nosupersub{}","plainCitation":"15","noteIndex":0},"citationItems":[{"id":49,"uris":["http://zotero.org/users/local/0AHKGj0o/items/6N83PKYU"],"itemData":{"id":49,"type":"article-journal","abstract":"Powder X-ray diffraction (XRD) and solid-state NMR spectroscopy are complementary techniques for investigating the structural properties of solids, and there are considerable opportunities and advantages to applying these techniques synergistically together in determining the structural properties of crystalline solids. This article provides an overview of the potential to exploit structural information derived from solid-state NMR data to assist and enhance the process of crystal structure determination from powder XRD data, focusing in particular on the structure determination of organic molecular materials.","container-title":"Crystals","DOI":"10.3390/cryst12091277","journalAbbreviation":"Crystals","page":"1277","source":"ResearchGate","title":"NMR Crystallography as a Vital Tool in Assisting Crystal Structure Determination from Powder XRD Data","volume":"12","author":[{"family":"Harris","given":"Kenneth"}],"issued":{"date-parts":[["2022",9,8]]}}}],"schema":"https://github.com/citation-style-language/schema/raw/master/csl-citation.json"} </w:instrText>
      </w:r>
      <w:r w:rsidR="008659E9" w:rsidRPr="004F5961">
        <w:rPr>
          <w:rFonts w:ascii="Arial" w:hAnsi="Arial" w:cs="Arial"/>
          <w:b/>
        </w:rPr>
        <w:fldChar w:fldCharType="separate"/>
      </w:r>
      <w:r w:rsidR="004F5961" w:rsidRPr="004F5961">
        <w:rPr>
          <w:rFonts w:ascii="Arial" w:hAnsi="Arial" w:cs="Arial"/>
          <w:szCs w:val="24"/>
          <w:vertAlign w:val="superscript"/>
        </w:rPr>
        <w:t>15</w:t>
      </w:r>
      <w:r w:rsidR="008659E9" w:rsidRPr="004F5961">
        <w:rPr>
          <w:rFonts w:ascii="Arial" w:hAnsi="Arial" w:cs="Arial"/>
          <w:b/>
        </w:rPr>
        <w:fldChar w:fldCharType="end"/>
      </w:r>
      <w:r w:rsidR="004801DE" w:rsidRPr="004F5961">
        <w:rPr>
          <w:rFonts w:ascii="Arial" w:hAnsi="Arial" w:cs="Arial"/>
        </w:rPr>
        <w:t>.</w:t>
      </w:r>
    </w:p>
    <w:p w:rsidR="00F67664" w:rsidRPr="004F5961" w:rsidRDefault="00566171" w:rsidP="006C4511">
      <w:pPr>
        <w:rPr>
          <w:rFonts w:ascii="Arial" w:hAnsi="Arial" w:cs="Arial"/>
          <w:b/>
        </w:rPr>
      </w:pPr>
      <w:r>
        <w:rPr>
          <w:rFonts w:ascii="Arial" w:hAnsi="Arial" w:cs="Arial"/>
          <w:b/>
        </w:rPr>
        <w:t>7</w:t>
      </w:r>
      <w:r w:rsidR="00585404">
        <w:rPr>
          <w:rFonts w:ascii="Arial" w:hAnsi="Arial" w:cs="Arial"/>
          <w:b/>
        </w:rPr>
        <w:t xml:space="preserve"> </w:t>
      </w:r>
      <w:r w:rsidR="00F67664" w:rsidRPr="004F5961">
        <w:rPr>
          <w:rFonts w:ascii="Arial" w:hAnsi="Arial" w:cs="Arial"/>
          <w:b/>
        </w:rPr>
        <w:t>St</w:t>
      </w:r>
      <w:r w:rsidR="006A6823" w:rsidRPr="004F5961">
        <w:rPr>
          <w:rFonts w:ascii="Arial" w:hAnsi="Arial" w:cs="Arial"/>
          <w:b/>
        </w:rPr>
        <w:t>oichiometric and Micro Structural Properties</w:t>
      </w:r>
      <w:r w:rsidR="00F67664" w:rsidRPr="004F5961">
        <w:rPr>
          <w:rFonts w:ascii="Arial" w:hAnsi="Arial" w:cs="Arial"/>
          <w:b/>
        </w:rPr>
        <w:t xml:space="preserve"> Characterization </w:t>
      </w:r>
    </w:p>
    <w:p w:rsidR="00F67664" w:rsidRPr="004F5961" w:rsidRDefault="00F67664" w:rsidP="00F67664">
      <w:pPr>
        <w:rPr>
          <w:rFonts w:ascii="Arial" w:hAnsi="Arial" w:cs="Arial"/>
        </w:rPr>
      </w:pPr>
      <w:r w:rsidRPr="004F5961">
        <w:rPr>
          <w:rFonts w:ascii="Arial" w:hAnsi="Arial" w:cs="Arial"/>
        </w:rPr>
        <w:t>Structural stability and stoichiometry uniformity in single crystals grown by the Chemical Vapour Transport (CVT) method have been investigated with particular view to their potential applications in nano</w:t>
      </w:r>
      <w:r w:rsidR="00C95D99" w:rsidRPr="004F5961">
        <w:rPr>
          <w:rFonts w:ascii="Arial" w:hAnsi="Arial" w:cs="Arial"/>
        </w:rPr>
        <w:t xml:space="preserve"> </w:t>
      </w:r>
      <w:r w:rsidRPr="004F5961">
        <w:rPr>
          <w:rFonts w:ascii="Arial" w:hAnsi="Arial" w:cs="Arial"/>
        </w:rPr>
        <w:t>e</w:t>
      </w:r>
      <w:r w:rsidR="00A62A55" w:rsidRPr="004F5961">
        <w:rPr>
          <w:rFonts w:ascii="Arial" w:hAnsi="Arial" w:cs="Arial"/>
        </w:rPr>
        <w:t>lectronics and optoelectronics.</w:t>
      </w:r>
      <w:r w:rsidR="00C95D99" w:rsidRPr="004F5961">
        <w:rPr>
          <w:rFonts w:ascii="Arial" w:hAnsi="Arial" w:cs="Arial"/>
        </w:rPr>
        <w:t xml:space="preserve"> </w:t>
      </w:r>
      <w:r w:rsidRPr="004F5961">
        <w:rPr>
          <w:rFonts w:ascii="Arial" w:hAnsi="Arial" w:cs="Arial"/>
        </w:rPr>
        <w:t>Emphasis is placed on the advantages of the chemical vapor growth technique over altern</w:t>
      </w:r>
      <w:r w:rsidR="00A62A55" w:rsidRPr="004F5961">
        <w:rPr>
          <w:rFonts w:ascii="Arial" w:hAnsi="Arial" w:cs="Arial"/>
        </w:rPr>
        <w:t>ative methods for producing</w:t>
      </w:r>
      <w:r w:rsidRPr="004F5961">
        <w:rPr>
          <w:rFonts w:ascii="Arial" w:hAnsi="Arial" w:cs="Arial"/>
        </w:rPr>
        <w:t xml:space="preserve"> bulk substrates, namely CVT, highlighting improvements in phase purity and crystallinity which are </w:t>
      </w:r>
      <w:r w:rsidR="009F72FD" w:rsidRPr="004F5961">
        <w:rPr>
          <w:rFonts w:ascii="Arial" w:hAnsi="Arial" w:cs="Arial"/>
        </w:rPr>
        <w:t xml:space="preserve">relevant to device fabrication. </w:t>
      </w:r>
      <w:r w:rsidRPr="004F5961">
        <w:rPr>
          <w:rFonts w:ascii="Arial" w:hAnsi="Arial" w:cs="Arial"/>
        </w:rPr>
        <w:t>This study characte</w:t>
      </w:r>
      <w:r w:rsidR="00A62A55" w:rsidRPr="004F5961">
        <w:rPr>
          <w:rFonts w:ascii="Arial" w:hAnsi="Arial" w:cs="Arial"/>
        </w:rPr>
        <w:t>rizes the semi-conducting materials</w:t>
      </w:r>
      <w:r w:rsidRPr="004F5961">
        <w:rPr>
          <w:rFonts w:ascii="Arial" w:hAnsi="Arial" w:cs="Arial"/>
        </w:rPr>
        <w:t xml:space="preserve"> using Powder X-ray Diffraction and Energy Dispersive X-ray Spectroscopy, establishing 2H-phase and confirming stoichiometry to address deficiencies in the exis</w:t>
      </w:r>
      <w:r w:rsidR="00A62A55" w:rsidRPr="004F5961">
        <w:rPr>
          <w:rFonts w:ascii="Arial" w:hAnsi="Arial" w:cs="Arial"/>
        </w:rPr>
        <w:t>ting material characterization. M</w:t>
      </w:r>
      <w:r w:rsidRPr="004F5961">
        <w:rPr>
          <w:rFonts w:ascii="Arial" w:hAnsi="Arial" w:cs="Arial"/>
        </w:rPr>
        <w:t>aterials are tough and uniform; they have potential uses in future high-pressure technology and optoelectronic device</w:t>
      </w:r>
      <w:r w:rsidRPr="004F5961">
        <w:rPr>
          <w:rFonts w:ascii="Arial" w:hAnsi="Arial" w:cs="Arial"/>
          <w:b/>
        </w:rPr>
        <w:fldChar w:fldCharType="begin"/>
      </w:r>
      <w:r w:rsidR="004F5961" w:rsidRPr="004F5961">
        <w:rPr>
          <w:rFonts w:ascii="Arial" w:hAnsi="Arial" w:cs="Arial"/>
          <w:b/>
        </w:rPr>
        <w:instrText xml:space="preserve"> ADDIN ZOTERO_ITEM CSL_CITATION {"citationID":"Sfmt3fvb","properties":{"unsorted":false,"formattedCitation":"\\super 16\\nosupersub{}","plainCitation":"16","noteIndex":0},"citationItems":[{"id":20,"uris":["http://zotero.org/users/local/0AHKGj0o/items/Y75UBL6U"],"itemData":{"id":20,"type":"article-journal","abstract":"This study explores the utilization of Powder X-ray Diffraction (XRD) as a reliable technique for confirming the stoichiometry and structural characteristics of molybdenum dichalcogenide (MoX</w:instrText>
      </w:r>
      <w:r w:rsidR="004F5961" w:rsidRPr="004F5961">
        <w:rPr>
          <w:rFonts w:ascii="Cambria Math" w:hAnsi="Cambria Math" w:cs="Cambria Math"/>
          <w:b/>
        </w:rPr>
        <w:instrText>₂</w:instrText>
      </w:r>
      <w:r w:rsidR="004F5961" w:rsidRPr="004F5961">
        <w:rPr>
          <w:rFonts w:ascii="Arial" w:hAnsi="Arial" w:cs="Arial"/>
          <w:b/>
        </w:rPr>
        <w:instrText>; X = S, Se) single crystals grown via the Chemical Vapour Transport (CVT) technique. Employing high-purity elemental precursors and iodine as a transport agent, crystals were synthesized under carefully controlled thermal gradients. XRD measurements were conducted to assess crystallinity, lattice parameters, and phase purity. Rietveld refinement of diffraction patterns confirmed the 2H phase structure and revealed minor shifts indicating possible chalcogen vacancies. Complementary EDAX analyses validated the stoichiometric ratios. The synergy of powder XRD and CVT provides a robust method for producing and characterizing high-quality layered MoX</w:instrText>
      </w:r>
      <w:r w:rsidR="004F5961" w:rsidRPr="004F5961">
        <w:rPr>
          <w:rFonts w:ascii="Cambria Math" w:hAnsi="Cambria Math" w:cs="Cambria Math"/>
          <w:b/>
        </w:rPr>
        <w:instrText>₂</w:instrText>
      </w:r>
      <w:r w:rsidR="004F5961" w:rsidRPr="004F5961">
        <w:rPr>
          <w:rFonts w:ascii="Arial" w:hAnsi="Arial" w:cs="Arial"/>
          <w:b/>
        </w:rPr>
        <w:instrText xml:space="preserve"> crystals for optoelectronic and pressure-dependent applications. Unlike conventional melt-growth or mechanical exfoliation techniques, the CVT method demonstrated here enables superior phase purity and tunable stoichiometry with high crystallographic uniformity, essential for reproducible device fabrication.\n\nMajor Findings: High-quality MoS</w:instrText>
      </w:r>
      <w:r w:rsidR="004F5961" w:rsidRPr="004F5961">
        <w:rPr>
          <w:rFonts w:ascii="Cambria Math" w:hAnsi="Cambria Math" w:cs="Cambria Math"/>
          <w:b/>
        </w:rPr>
        <w:instrText>₂</w:instrText>
      </w:r>
      <w:r w:rsidR="004F5961" w:rsidRPr="004F5961">
        <w:rPr>
          <w:rFonts w:ascii="Arial" w:hAnsi="Arial" w:cs="Arial"/>
          <w:b/>
        </w:rPr>
        <w:instrText xml:space="preserve"> and MoSe</w:instrText>
      </w:r>
      <w:r w:rsidR="004F5961" w:rsidRPr="004F5961">
        <w:rPr>
          <w:rFonts w:ascii="Cambria Math" w:hAnsi="Cambria Math" w:cs="Cambria Math"/>
          <w:b/>
        </w:rPr>
        <w:instrText>₂</w:instrText>
      </w:r>
      <w:r w:rsidR="004F5961" w:rsidRPr="004F5961">
        <w:rPr>
          <w:rFonts w:ascii="Arial" w:hAnsi="Arial" w:cs="Arial"/>
          <w:b/>
        </w:rPr>
        <w:instrText xml:space="preserve"> single crystals were synthesized via CVT, exhibiting 2H-phase purity, consistent lattice constants, and low microstrain. XRD and Rietveld refinement confirmed superior crystallinity, while EDAX validated stoichiometry (Mo:X ≈ 1:2). These structurally robust crystals are ideal for optoelectronic, catalytic and pressure-tunable device applications.","container-title":"Journal of Mines, Metals and Fuels","DOI":"10.18311/jmmf/2025/50290","journalAbbreviation":"Journal of Mines, Metals and Fuels","source":"ResearchGate","title":"Utilization of Powder X-ray Diffraction (XRD) for Stoichiometric and Structural Characterization of Molybdenum Dichalcogenide Crystals Grown via Chemical Vapor Transport","author":[{"family":"Mor","given":"Bhupendra"}],"issued":{"date-parts":[["2025",10,11]]}}}],"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16</w:t>
      </w:r>
      <w:r w:rsidRPr="004F5961">
        <w:rPr>
          <w:rFonts w:ascii="Arial" w:hAnsi="Arial" w:cs="Arial"/>
          <w:b/>
        </w:rPr>
        <w:fldChar w:fldCharType="end"/>
      </w:r>
      <w:r w:rsidR="00A62A55" w:rsidRPr="004F5961">
        <w:rPr>
          <w:rFonts w:ascii="Arial" w:hAnsi="Arial" w:cs="Arial"/>
        </w:rPr>
        <w:t xml:space="preserve">. </w:t>
      </w:r>
    </w:p>
    <w:p w:rsidR="009F72FD" w:rsidRPr="004F5961" w:rsidRDefault="009F72FD" w:rsidP="009F72FD">
      <w:pPr>
        <w:rPr>
          <w:rFonts w:ascii="Arial" w:hAnsi="Arial" w:cs="Arial"/>
        </w:rPr>
      </w:pPr>
      <w:r w:rsidRPr="004F5961">
        <w:rPr>
          <w:rFonts w:ascii="Arial" w:hAnsi="Arial" w:cs="Arial"/>
        </w:rPr>
        <w:t xml:space="preserve">Additive manufacturing (AM) </w:t>
      </w:r>
      <w:proofErr w:type="gramStart"/>
      <w:r w:rsidRPr="004F5961">
        <w:rPr>
          <w:rFonts w:ascii="Arial" w:hAnsi="Arial" w:cs="Arial"/>
        </w:rPr>
        <w:t>process have</w:t>
      </w:r>
      <w:proofErr w:type="gramEnd"/>
      <w:r w:rsidRPr="004F5961">
        <w:rPr>
          <w:rFonts w:ascii="Arial" w:hAnsi="Arial" w:cs="Arial"/>
        </w:rPr>
        <w:t xml:space="preserve"> been developing rapidly. In terms of direct energy deposition (DED) processes, laser-engineered net shaping (LENS) has emerged as a promising manufacturing methodology, which offers significant advantages in the fields of aerospace, automotive and medical industry. Lightweight parts and other complex geometries can be fabricated cost-effectively without material loss. This contribution discusses the current progress and state-of-the-art in LENS technology, and explores its applications.</w:t>
      </w:r>
    </w:p>
    <w:p w:rsidR="006A6823" w:rsidRPr="004F5961" w:rsidRDefault="00585404" w:rsidP="00F67664">
      <w:pPr>
        <w:rPr>
          <w:rFonts w:ascii="Arial" w:hAnsi="Arial" w:cs="Arial"/>
        </w:rPr>
      </w:pPr>
      <w:r>
        <w:rPr>
          <w:rFonts w:ascii="Arial" w:hAnsi="Arial" w:cs="Arial"/>
        </w:rPr>
        <w:t>It</w:t>
      </w:r>
      <w:r w:rsidR="009F72FD" w:rsidRPr="004F5961">
        <w:rPr>
          <w:rFonts w:ascii="Arial" w:hAnsi="Arial" w:cs="Arial"/>
        </w:rPr>
        <w:t xml:space="preserve"> explores the role of 316L S</w:t>
      </w:r>
      <w:r w:rsidR="00C95D99" w:rsidRPr="004F5961">
        <w:rPr>
          <w:rFonts w:ascii="Arial" w:hAnsi="Arial" w:cs="Arial"/>
        </w:rPr>
        <w:t>tainless Steel and its optimiz</w:t>
      </w:r>
      <w:r w:rsidR="009F72FD" w:rsidRPr="004F5961">
        <w:rPr>
          <w:rFonts w:ascii="Arial" w:hAnsi="Arial" w:cs="Arial"/>
        </w:rPr>
        <w:t>ation through various Additive Manufacturing methods. Focus is placed on the LENS-DED process. A fundamental understanding of the microstructure and mechanical properties of 316L SS processed by DED methods is soughted in this study, employing novel characterization tools such as 2D X-Ray diffraction (2D-XRD) and micro</w:t>
      </w:r>
      <w:r w:rsidR="00C95D99" w:rsidRPr="004F5961">
        <w:rPr>
          <w:rFonts w:ascii="Arial" w:hAnsi="Arial" w:cs="Arial"/>
        </w:rPr>
        <w:t xml:space="preserve"> </w:t>
      </w:r>
      <w:r w:rsidR="009F72FD" w:rsidRPr="004F5961">
        <w:rPr>
          <w:rFonts w:ascii="Arial" w:hAnsi="Arial" w:cs="Arial"/>
        </w:rPr>
        <w:t>computed tomography (micro-CT). This research seeks to examine the effects of laser power and print speed on the properties of 316L SS including density and micro-hardness as well as its crystallographic transformation and internal defects within 3D printed samples</w:t>
      </w:r>
      <w:r w:rsidR="009F72FD" w:rsidRPr="004F5961">
        <w:rPr>
          <w:rFonts w:ascii="Arial" w:hAnsi="Arial" w:cs="Arial"/>
          <w:b/>
        </w:rPr>
        <w:fldChar w:fldCharType="begin"/>
      </w:r>
      <w:r w:rsidR="004F5961" w:rsidRPr="004F5961">
        <w:rPr>
          <w:rFonts w:ascii="Arial" w:hAnsi="Arial" w:cs="Arial"/>
          <w:b/>
        </w:rPr>
        <w:instrText xml:space="preserve"> ADDIN ZOTERO_ITEM CSL_CITATION {"citationID":"uuIrbJb8","properties":{"unsorted":false,"formattedCitation":"\\super 17\\nosupersub{}","plainCitation":"17","noteIndex":0},"citationItems":[{"id":30,"uris":["http://zotero.org/users/local/0AHKGj0o/items/8QJGFN3T"],"itemData":{"id":30,"type":"article-journal","abstract":"In-depth quality assessment of 3D-printed parts is vital in determining their overall characteristics. This study focuses on the use of 2D X-Ray diffraction (2D-XRD) and X-Ray micro-computed tomography (micro-CT) techniques to evaluate the crystallography and internal defects of 316L SS parts fabricated by the powder-based direct energy deposition (DED) technique. The test samples were printed in a controlled argon environment with variable laser power and print speeds, using a customized deposition pattern to achieve a high-density print (&gt;99%). Multiple features, including hardness, elastic modulus, porosity, crystallographic orientation, and grain morphology and size were evaluated as a function of print parameters. Micro-CT was used for in-depth internal defect analysis, revealing lack-of-fusion and gas-induced (keyhole) pores and no observable micro-cracks or inclusions in most of the printed body. Some porosity was found mostly concentrated in the initial layers of print and decreased along the build direction. 2D-XRD was used for phase analysis and grain size determination. The phase analysis revealed single phase γ-austenitic FCC phase without any detectable presence of the δ-ferrite phase. A close correlation was found between Electron Backscatter Diffraction (EBSD) and 2D-XRD results on the average size distribution and the crystallographic orientation of grains in the sample. This work demonstrates the fast and reliable as-printed crystallography analysis using 2D-XRD compared to the EBSD technique, with potential for in-line integration.","container-title":"Metals","DOI":"10.3390/met14111232","journalAbbreviation":"Metals","page":"1232","source":"ResearchGate","title":"Two-Dimensional X-Ray Diffraction (2D-XRD) and Micro-Computed Tomography (Micro-CT) Characterization of Additively Manufactured 316L Stainless Steel","volume":"14","author":[{"family":"Pathak","given":"Puskar"},{"family":"Majkic","given":"Goran"},{"family":"Erickson","given":"Timmons"},{"family":"Chen","given":"Tian"},{"family":"Selvamanickam","given":"Venkat"}],"issued":{"date-parts":[["2024",10,29]]}}}],"schema":"https://github.com/citation-style-language/schema/raw/master/csl-citation.json"} </w:instrText>
      </w:r>
      <w:r w:rsidR="009F72FD" w:rsidRPr="004F5961">
        <w:rPr>
          <w:rFonts w:ascii="Arial" w:hAnsi="Arial" w:cs="Arial"/>
          <w:b/>
        </w:rPr>
        <w:fldChar w:fldCharType="separate"/>
      </w:r>
      <w:r w:rsidR="004F5961" w:rsidRPr="004F5961">
        <w:rPr>
          <w:rFonts w:ascii="Arial" w:hAnsi="Arial" w:cs="Arial"/>
          <w:szCs w:val="24"/>
          <w:vertAlign w:val="superscript"/>
        </w:rPr>
        <w:t>17</w:t>
      </w:r>
      <w:r w:rsidR="009F72FD" w:rsidRPr="004F5961">
        <w:rPr>
          <w:rFonts w:ascii="Arial" w:hAnsi="Arial" w:cs="Arial"/>
          <w:b/>
        </w:rPr>
        <w:fldChar w:fldCharType="end"/>
      </w:r>
      <w:r w:rsidR="009F72FD" w:rsidRPr="004F5961">
        <w:rPr>
          <w:rFonts w:ascii="Arial" w:hAnsi="Arial" w:cs="Arial"/>
        </w:rPr>
        <w:t>.</w:t>
      </w:r>
    </w:p>
    <w:p w:rsidR="00561CD1" w:rsidRPr="004F5961" w:rsidRDefault="00566171" w:rsidP="006C4511">
      <w:pPr>
        <w:rPr>
          <w:rFonts w:ascii="Arial" w:hAnsi="Arial" w:cs="Arial"/>
          <w:b/>
        </w:rPr>
      </w:pPr>
      <w:r>
        <w:rPr>
          <w:rFonts w:ascii="Arial" w:hAnsi="Arial" w:cs="Arial"/>
          <w:b/>
        </w:rPr>
        <w:t>8</w:t>
      </w:r>
      <w:r w:rsidR="00585404">
        <w:rPr>
          <w:rFonts w:ascii="Arial" w:hAnsi="Arial" w:cs="Arial"/>
          <w:b/>
        </w:rPr>
        <w:t xml:space="preserve"> </w:t>
      </w:r>
      <w:r w:rsidR="00C706A2" w:rsidRPr="004F5961">
        <w:rPr>
          <w:rFonts w:ascii="Arial" w:hAnsi="Arial" w:cs="Arial"/>
          <w:b/>
        </w:rPr>
        <w:t>Nano-M</w:t>
      </w:r>
      <w:r w:rsidR="00E53D77" w:rsidRPr="004F5961">
        <w:rPr>
          <w:rFonts w:ascii="Arial" w:hAnsi="Arial" w:cs="Arial"/>
          <w:b/>
        </w:rPr>
        <w:t>aterials Identification</w:t>
      </w:r>
    </w:p>
    <w:p w:rsidR="00C706A2" w:rsidRPr="004F5961" w:rsidRDefault="00C706A2" w:rsidP="00C706A2">
      <w:pPr>
        <w:rPr>
          <w:rFonts w:ascii="Arial" w:hAnsi="Arial" w:cs="Arial"/>
        </w:rPr>
      </w:pPr>
      <w:r w:rsidRPr="004F5961">
        <w:rPr>
          <w:rFonts w:ascii="Arial" w:hAnsi="Arial" w:cs="Arial"/>
        </w:rPr>
        <w:t>X-ray diffract</w:t>
      </w:r>
      <w:r w:rsidR="00F06C9F" w:rsidRPr="004F5961">
        <w:rPr>
          <w:rFonts w:ascii="Arial" w:hAnsi="Arial" w:cs="Arial"/>
        </w:rPr>
        <w:t>ion (XRD) is used to characteriz</w:t>
      </w:r>
      <w:r w:rsidRPr="004F5961">
        <w:rPr>
          <w:rFonts w:ascii="Arial" w:hAnsi="Arial" w:cs="Arial"/>
        </w:rPr>
        <w:t>e the atomic scale structure of materials. This method can be applied to both crystalline and non</w:t>
      </w:r>
      <w:r w:rsidR="00F06C9F" w:rsidRPr="004F5961">
        <w:rPr>
          <w:rFonts w:ascii="Arial" w:hAnsi="Arial" w:cs="Arial"/>
        </w:rPr>
        <w:t>-</w:t>
      </w:r>
      <w:r w:rsidRPr="004F5961">
        <w:rPr>
          <w:rFonts w:ascii="Arial" w:hAnsi="Arial" w:cs="Arial"/>
        </w:rPr>
        <w:t>crystalline materials. Also nano</w:t>
      </w:r>
      <w:r w:rsidR="00F06C9F" w:rsidRPr="004F5961">
        <w:rPr>
          <w:rFonts w:ascii="Arial" w:hAnsi="Arial" w:cs="Arial"/>
        </w:rPr>
        <w:t xml:space="preserve"> </w:t>
      </w:r>
      <w:r w:rsidRPr="004F5961">
        <w:rPr>
          <w:rFonts w:ascii="Arial" w:hAnsi="Arial" w:cs="Arial"/>
        </w:rPr>
        <w:t xml:space="preserve">crystalline materials are discussed. </w:t>
      </w:r>
      <w:r w:rsidR="00F06C9F" w:rsidRPr="004F5961">
        <w:rPr>
          <w:rFonts w:ascii="Arial" w:hAnsi="Arial" w:cs="Arial"/>
        </w:rPr>
        <w:t>This paper recogniz</w:t>
      </w:r>
      <w:r w:rsidRPr="004F5961">
        <w:rPr>
          <w:rFonts w:ascii="Arial" w:hAnsi="Arial" w:cs="Arial"/>
        </w:rPr>
        <w:t>es the limitations of traditional XRD techniques for the analysis of nano</w:t>
      </w:r>
      <w:r w:rsidR="00F06C9F" w:rsidRPr="004F5961">
        <w:rPr>
          <w:rFonts w:ascii="Arial" w:hAnsi="Arial" w:cs="Arial"/>
        </w:rPr>
        <w:t xml:space="preserve"> </w:t>
      </w:r>
      <w:r w:rsidRPr="004F5961">
        <w:rPr>
          <w:rFonts w:ascii="Arial" w:hAnsi="Arial" w:cs="Arial"/>
        </w:rPr>
        <w:t>materials, which typically show up as diffuse haloes rather than sharp Bragg peaks.</w:t>
      </w:r>
    </w:p>
    <w:p w:rsidR="00832C7C" w:rsidRPr="004F5961" w:rsidRDefault="00C706A2" w:rsidP="00832C7C">
      <w:pPr>
        <w:rPr>
          <w:rFonts w:ascii="Arial" w:hAnsi="Arial" w:cs="Arial"/>
        </w:rPr>
      </w:pPr>
      <w:r w:rsidRPr="004F5961">
        <w:rPr>
          <w:rFonts w:ascii="Arial" w:hAnsi="Arial" w:cs="Arial"/>
        </w:rPr>
        <w:t>In this contribution we present the application of atomic Pair Distribution Function (PDF) analysis to resolve structural details from diffuse X-ray diffraction patterns to determine distances between atoms and the coordination numbers of atoms within the unit cell. Our main aim is to inspire the wider nano</w:t>
      </w:r>
      <w:r w:rsidR="00F06C9F" w:rsidRPr="004F5961">
        <w:rPr>
          <w:rFonts w:ascii="Arial" w:hAnsi="Arial" w:cs="Arial"/>
        </w:rPr>
        <w:t xml:space="preserve"> </w:t>
      </w:r>
      <w:r w:rsidRPr="004F5961">
        <w:rPr>
          <w:rFonts w:ascii="Arial" w:hAnsi="Arial" w:cs="Arial"/>
        </w:rPr>
        <w:t>science community to adopt the innovative approaches demonstrated in this volume to explore materials on the nano scale</w:t>
      </w:r>
      <w:r w:rsidR="00832C7C" w:rsidRPr="004F5961">
        <w:rPr>
          <w:rFonts w:ascii="Arial" w:hAnsi="Arial" w:cs="Arial"/>
        </w:rPr>
        <w:t xml:space="preserve">. The high-energy X-ray </w:t>
      </w:r>
      <w:r w:rsidR="00832C7C" w:rsidRPr="004F5961">
        <w:rPr>
          <w:rFonts w:ascii="Arial" w:hAnsi="Arial" w:cs="Arial"/>
        </w:rPr>
        <w:lastRenderedPageBreak/>
        <w:t xml:space="preserve">diffraction (XRD) and atomic pair distribution function (PDF) methods have been utilized to elucidate the three-dimensional (3-D) structure of a variety of nanostructures. In addition to investigating </w:t>
      </w:r>
      <w:proofErr w:type="gramStart"/>
      <w:r w:rsidR="00832C7C" w:rsidRPr="004F5961">
        <w:rPr>
          <w:rFonts w:ascii="Arial" w:hAnsi="Arial" w:cs="Arial"/>
        </w:rPr>
        <w:t>titania</w:t>
      </w:r>
      <w:proofErr w:type="gramEnd"/>
      <w:r w:rsidR="00832C7C" w:rsidRPr="004F5961">
        <w:rPr>
          <w:rFonts w:ascii="Arial" w:hAnsi="Arial" w:cs="Arial"/>
        </w:rPr>
        <w:t xml:space="preserve"> nano</w:t>
      </w:r>
      <w:r w:rsidR="00C95D99" w:rsidRPr="004F5961">
        <w:rPr>
          <w:rFonts w:ascii="Arial" w:hAnsi="Arial" w:cs="Arial"/>
        </w:rPr>
        <w:t xml:space="preserve"> </w:t>
      </w:r>
      <w:r w:rsidR="00832C7C" w:rsidRPr="004F5961">
        <w:rPr>
          <w:rFonts w:ascii="Arial" w:hAnsi="Arial" w:cs="Arial"/>
        </w:rPr>
        <w:t>sheets with a highly extended lamella morphology, the 3-D structures of Mo-S-I nanowires having lengths of several micrometers were elucidated.</w:t>
      </w:r>
    </w:p>
    <w:p w:rsidR="00C706A2" w:rsidRPr="004F5961" w:rsidRDefault="00832C7C" w:rsidP="006C4511">
      <w:pPr>
        <w:rPr>
          <w:rFonts w:ascii="Arial" w:hAnsi="Arial" w:cs="Arial"/>
        </w:rPr>
      </w:pPr>
      <w:r w:rsidRPr="004F5961">
        <w:rPr>
          <w:rFonts w:ascii="Arial" w:hAnsi="Arial" w:cs="Arial"/>
        </w:rPr>
        <w:t>The study found that traditional X-ray crystallography is difficult for nano</w:t>
      </w:r>
      <w:r w:rsidR="00C95D99" w:rsidRPr="004F5961">
        <w:rPr>
          <w:rFonts w:ascii="Arial" w:hAnsi="Arial" w:cs="Arial"/>
        </w:rPr>
        <w:t xml:space="preserve"> </w:t>
      </w:r>
      <w:r w:rsidRPr="004F5961">
        <w:rPr>
          <w:rFonts w:ascii="Arial" w:hAnsi="Arial" w:cs="Arial"/>
        </w:rPr>
        <w:t>crystalline materials due</w:t>
      </w:r>
      <w:r w:rsidR="004842D3" w:rsidRPr="004F5961">
        <w:rPr>
          <w:rFonts w:ascii="Arial" w:hAnsi="Arial" w:cs="Arial"/>
        </w:rPr>
        <w:t xml:space="preserve"> to their diffuse XRD patterns. </w:t>
      </w:r>
      <w:r w:rsidRPr="004F5961">
        <w:rPr>
          <w:rFonts w:ascii="Arial" w:hAnsi="Arial" w:cs="Arial"/>
        </w:rPr>
        <w:t xml:space="preserve">A statistical model has been developed for the description of the shape of the distribution of lengths of structural units in the walls of V2O5 nanotubes; it describes the experimental PDF well, testifying to well </w:t>
      </w:r>
      <w:proofErr w:type="gramStart"/>
      <w:r w:rsidRPr="004F5961">
        <w:rPr>
          <w:rFonts w:ascii="Arial" w:hAnsi="Arial" w:cs="Arial"/>
        </w:rPr>
        <w:t>defined</w:t>
      </w:r>
      <w:proofErr w:type="gramEnd"/>
      <w:r w:rsidRPr="004F5961">
        <w:rPr>
          <w:rFonts w:ascii="Arial" w:hAnsi="Arial" w:cs="Arial"/>
        </w:rPr>
        <w:t xml:space="preserve"> structural units.</w:t>
      </w:r>
      <w:r w:rsidR="004842D3" w:rsidRPr="004F5961">
        <w:rPr>
          <w:rFonts w:ascii="Arial" w:hAnsi="Arial" w:cs="Arial"/>
        </w:rPr>
        <w:t xml:space="preserve"> N</w:t>
      </w:r>
      <w:r w:rsidRPr="004F5961">
        <w:rPr>
          <w:rFonts w:ascii="Arial" w:hAnsi="Arial" w:cs="Arial"/>
        </w:rPr>
        <w:t>ano</w:t>
      </w:r>
      <w:r w:rsidR="00C95D99" w:rsidRPr="004F5961">
        <w:rPr>
          <w:rFonts w:ascii="Arial" w:hAnsi="Arial" w:cs="Arial"/>
        </w:rPr>
        <w:t xml:space="preserve"> </w:t>
      </w:r>
      <w:r w:rsidRPr="004F5961">
        <w:rPr>
          <w:rFonts w:ascii="Arial" w:hAnsi="Arial" w:cs="Arial"/>
        </w:rPr>
        <w:t>crystalline materials were found to possess both Bragg diffraction peaks and a broad diffuse component in their X-ray diffraction patterns, although the Bragg peaks were less sharp and more widely spaced than i</w:t>
      </w:r>
      <w:r w:rsidR="004842D3" w:rsidRPr="004F5961">
        <w:rPr>
          <w:rFonts w:ascii="Arial" w:hAnsi="Arial" w:cs="Arial"/>
        </w:rPr>
        <w:t xml:space="preserve">n normal crystalline materials. </w:t>
      </w:r>
      <w:r w:rsidRPr="004F5961">
        <w:rPr>
          <w:rFonts w:ascii="Arial" w:hAnsi="Arial" w:cs="Arial"/>
        </w:rPr>
        <w:t>High-energy XRD and atomic PDFs provide an efficient tool to charac</w:t>
      </w:r>
      <w:r w:rsidR="00C95D99" w:rsidRPr="004F5961">
        <w:rPr>
          <w:rFonts w:ascii="Arial" w:hAnsi="Arial" w:cs="Arial"/>
        </w:rPr>
        <w:t>teriz</w:t>
      </w:r>
      <w:r w:rsidRPr="004F5961">
        <w:rPr>
          <w:rFonts w:ascii="Arial" w:hAnsi="Arial" w:cs="Arial"/>
        </w:rPr>
        <w:t>e materials with complex structures, like organic/inorganic nanocomposites.</w:t>
      </w:r>
      <w:r w:rsidR="00C706A2" w:rsidRPr="004F5961">
        <w:rPr>
          <w:rFonts w:ascii="Arial" w:hAnsi="Arial" w:cs="Arial"/>
          <w:b/>
        </w:rPr>
        <w:fldChar w:fldCharType="begin"/>
      </w:r>
      <w:r w:rsidR="004F5961" w:rsidRPr="004F5961">
        <w:rPr>
          <w:rFonts w:ascii="Arial" w:hAnsi="Arial" w:cs="Arial"/>
          <w:b/>
        </w:rPr>
        <w:instrText xml:space="preserve"> ADDIN ZOTERO_ITEM CSL_CITATION {"citationID":"iUe3bqPD","properties":{"unsorted":false,"formattedCitation":"\\super 18\\nosupersub{}","plainCitation":"18","noteIndex":0},"citationItems":[{"id":56,"uris":["http://zotero.org/users/local/0AHKGj0o/items/GRBH552D"],"itemData":{"id":56,"type":"article-journal","abstract":"Detailed knowledge of the atomic-scale structure is needed to understand and predict properties of materials. For ordinary crystals, this information is obtained by traditional (Bragg) X-ray diffraction. It is difficult to use this approach on materials structured at the nanoscale because their diffraction patterns show few, if any, Bragg peaks, and have a pronounced diffuse component. A non traditional approach based on high-energy X-ray diffraction and atomic pair distribution function data analysis may be used instead. This article describes the essentials of this approach and its great potential. The purpose is to encourage the nanoscience community go beyond traditional X-ray diffraction.","container-title":"Materials Today","DOI":"10.1016/S1369-7021(08)70236-0","journalAbbreviation":"Materials Today","source":"ResearchGate","title":"Nanostructure by high-energy XRD","volume":"11","author":[{"family":"Petkov","given":"Valeri"}],"issued":{"date-parts":[["2008",11,1]]}}}],"schema":"https://github.com/citation-style-language/schema/raw/master/csl-citation.json"} </w:instrText>
      </w:r>
      <w:r w:rsidR="00C706A2" w:rsidRPr="004F5961">
        <w:rPr>
          <w:rFonts w:ascii="Arial" w:hAnsi="Arial" w:cs="Arial"/>
          <w:b/>
        </w:rPr>
        <w:fldChar w:fldCharType="separate"/>
      </w:r>
      <w:r w:rsidR="004F5961" w:rsidRPr="004F5961">
        <w:rPr>
          <w:rFonts w:ascii="Arial" w:hAnsi="Arial" w:cs="Arial"/>
          <w:szCs w:val="24"/>
          <w:vertAlign w:val="superscript"/>
        </w:rPr>
        <w:t>18</w:t>
      </w:r>
      <w:r w:rsidR="00C706A2" w:rsidRPr="004F5961">
        <w:rPr>
          <w:rFonts w:ascii="Arial" w:hAnsi="Arial" w:cs="Arial"/>
          <w:b/>
        </w:rPr>
        <w:fldChar w:fldCharType="end"/>
      </w:r>
      <w:r w:rsidR="00C706A2" w:rsidRPr="004F5961">
        <w:rPr>
          <w:rFonts w:ascii="Arial" w:hAnsi="Arial" w:cs="Arial"/>
        </w:rPr>
        <w:t>.</w:t>
      </w:r>
    </w:p>
    <w:p w:rsidR="00561CD1" w:rsidRPr="004F5961" w:rsidRDefault="00566171" w:rsidP="006C4511">
      <w:pPr>
        <w:rPr>
          <w:rFonts w:ascii="Arial" w:hAnsi="Arial" w:cs="Arial"/>
          <w:b/>
        </w:rPr>
      </w:pPr>
      <w:r>
        <w:rPr>
          <w:rFonts w:ascii="Arial" w:hAnsi="Arial" w:cs="Arial"/>
          <w:b/>
        </w:rPr>
        <w:t>9</w:t>
      </w:r>
      <w:r w:rsidR="00585404">
        <w:rPr>
          <w:rFonts w:ascii="Arial" w:hAnsi="Arial" w:cs="Arial"/>
          <w:b/>
        </w:rPr>
        <w:t xml:space="preserve"> </w:t>
      </w:r>
      <w:r w:rsidR="00600FA0" w:rsidRPr="004F5961">
        <w:rPr>
          <w:rFonts w:ascii="Arial" w:hAnsi="Arial" w:cs="Arial"/>
          <w:b/>
        </w:rPr>
        <w:t>Techniques Used In PXRD</w:t>
      </w:r>
    </w:p>
    <w:p w:rsidR="00600FA0" w:rsidRPr="004F5961" w:rsidRDefault="00566171" w:rsidP="006C4511">
      <w:pPr>
        <w:rPr>
          <w:rFonts w:ascii="Arial" w:hAnsi="Arial" w:cs="Arial"/>
          <w:b/>
        </w:rPr>
      </w:pPr>
      <w:r>
        <w:rPr>
          <w:rFonts w:ascii="Arial" w:hAnsi="Arial" w:cs="Arial"/>
          <w:b/>
        </w:rPr>
        <w:t>9.1</w:t>
      </w:r>
      <w:r w:rsidR="00585404">
        <w:rPr>
          <w:rFonts w:ascii="Arial" w:hAnsi="Arial" w:cs="Arial"/>
          <w:b/>
        </w:rPr>
        <w:t xml:space="preserve"> </w:t>
      </w:r>
      <w:r w:rsidR="00600FA0" w:rsidRPr="004F5961">
        <w:rPr>
          <w:rFonts w:ascii="Arial" w:hAnsi="Arial" w:cs="Arial"/>
          <w:b/>
        </w:rPr>
        <w:t>Machine learning technique (ML)</w:t>
      </w:r>
    </w:p>
    <w:p w:rsidR="00600FA0" w:rsidRPr="004F5961" w:rsidRDefault="00600FA0" w:rsidP="00600FA0">
      <w:pPr>
        <w:rPr>
          <w:rFonts w:ascii="Arial" w:hAnsi="Arial" w:cs="Arial"/>
        </w:rPr>
      </w:pPr>
      <w:r w:rsidRPr="004F5961">
        <w:rPr>
          <w:rFonts w:ascii="Arial" w:hAnsi="Arial" w:cs="Arial"/>
        </w:rPr>
        <w:t xml:space="preserve">This study presents a critical review of current Machine Learning (ML) methodologies as applied to X-ray diffraction (XRD) for phase analysis including challenges and limitations faced in application. A comparison of traditional methods for quantitative phase analysis (QPA) such as the reference intensity ratio (RIR) method and Rietveld refinement methods, </w:t>
      </w:r>
      <w:proofErr w:type="gramStart"/>
      <w:r w:rsidRPr="004F5961">
        <w:rPr>
          <w:rFonts w:ascii="Arial" w:hAnsi="Arial" w:cs="Arial"/>
        </w:rPr>
        <w:t>that are</w:t>
      </w:r>
      <w:proofErr w:type="gramEnd"/>
      <w:r w:rsidRPr="004F5961">
        <w:rPr>
          <w:rFonts w:ascii="Arial" w:hAnsi="Arial" w:cs="Arial"/>
        </w:rPr>
        <w:t xml:space="preserve"> time-consuming and intricate. In this study ML algorithms regression and support vector machines were employed for phase proportion estimation, which proved efficient and fast compared to conventional approaches.</w:t>
      </w:r>
    </w:p>
    <w:p w:rsidR="004F132E" w:rsidRPr="004F5961" w:rsidRDefault="00600FA0" w:rsidP="004F132E">
      <w:pPr>
        <w:rPr>
          <w:rFonts w:ascii="Arial" w:hAnsi="Arial" w:cs="Arial"/>
        </w:rPr>
      </w:pPr>
      <w:r w:rsidRPr="004F5961">
        <w:rPr>
          <w:rFonts w:ascii="Arial" w:hAnsi="Arial" w:cs="Arial"/>
        </w:rPr>
        <w:t xml:space="preserve">It </w:t>
      </w:r>
      <w:proofErr w:type="gramStart"/>
      <w:r w:rsidRPr="004F5961">
        <w:rPr>
          <w:rFonts w:ascii="Arial" w:hAnsi="Arial" w:cs="Arial"/>
        </w:rPr>
        <w:t>deal</w:t>
      </w:r>
      <w:proofErr w:type="gramEnd"/>
      <w:r w:rsidRPr="004F5961">
        <w:rPr>
          <w:rFonts w:ascii="Arial" w:hAnsi="Arial" w:cs="Arial"/>
        </w:rPr>
        <w:t xml:space="preserve"> with methods of lattice analysis. As structure classification improves to the point where challenging structures defeat Machine Learning approaches that require large amounts of training data, papers on automated feature extraction, pattern discovery, and novel techniques become increasingly relevant. This paper discusses the quality of available data and future research directions for improved Machine Learning (ML) applied to wind power prediction, including the use of domain knowledge and physical limits</w:t>
      </w:r>
      <w:r w:rsidRPr="004F5961">
        <w:rPr>
          <w:rFonts w:ascii="Arial" w:hAnsi="Arial" w:cs="Arial"/>
          <w:b/>
        </w:rPr>
        <w:fldChar w:fldCharType="begin"/>
      </w:r>
      <w:r w:rsidR="004F5961" w:rsidRPr="004F5961">
        <w:rPr>
          <w:rFonts w:ascii="Arial" w:hAnsi="Arial" w:cs="Arial"/>
          <w:b/>
        </w:rPr>
        <w:instrText xml:space="preserve"> ADDIN ZOTERO_ITEM CSL_CITATION {"citationID":"8bJYMBQO","properties":{"unsorted":false,"formattedCitation":"\\super 12\\nosupersub{}","plainCitation":"12","noteIndex":0},"citationItems":[{"id":10,"uris":["http://zotero.org/users/local/0AHKGj0o/items/76CB3UV6"],"itemData":{"id":10,"type":"article-journal","abstract":"X-ray diffraction (XRD) is a proven, powerful technique for determining the phase composition, structure, and microstructural features of crystalline materials. The use of machine learning (ML) techniques applied to crystalline materials research has increased significantly over the last decade. This review presents a survey of the scientific literature on applications of ML to XRD data analysis. Publications suitable for inclusion in this review were identified using the “machine learning X-ray diffraction” search term, keeping only English-language publications in which ML was employed to analyze XRD data specifically. The selected publications covered a wide range of applications, including XRD classification and phase identification, lattice and quantitative phase analyses, and detection of defects and substituents, as well as microstructural material characterization. Current trends in the field suggest that future efforts pertaining to the application of ML techniques to XRD data analysis will address shortcomings of ML approaches related to data quality and availability, interpretability of the results and model generalizability and robustness. Additionally, future research will likely incorporate more domain knowledge and physical constraints, integrate with quantum physical methods, and apply techniques like real-time data analysis and high-throughput screening to accelerate the discovery of tailored novel materials.","container-title":"Applied Sciences","DOI":"10.3390/app13179992","ISSN":"2076-3417","issue":"17","language":"en","license":"http://creativecommons.org/licenses/by/3.0/","page":"9992","publisher":"Multidisciplinary Digital Publishing Institute","source":"www.mdpi.com","title":"X-ray Diffraction Data Analysis by Machine Learning Methods—A Review","volume":"13","author":[{"family":"Surdu","given":"Vasile-Adrian"},{"family":"Győrgy","given":"Romuald"}],"issued":{"date-parts":[["2023",1]]}}}],"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12</w:t>
      </w:r>
      <w:r w:rsidRPr="004F5961">
        <w:rPr>
          <w:rFonts w:ascii="Arial" w:hAnsi="Arial" w:cs="Arial"/>
          <w:b/>
        </w:rPr>
        <w:fldChar w:fldCharType="end"/>
      </w:r>
      <w:r w:rsidRPr="004F5961">
        <w:rPr>
          <w:rFonts w:ascii="Arial" w:hAnsi="Arial" w:cs="Arial"/>
        </w:rPr>
        <w:t>.</w:t>
      </w:r>
    </w:p>
    <w:p w:rsidR="00561CD1" w:rsidRPr="004F5961" w:rsidRDefault="004F132E" w:rsidP="006C4511">
      <w:pPr>
        <w:rPr>
          <w:rFonts w:ascii="Arial" w:hAnsi="Arial" w:cs="Arial"/>
        </w:rPr>
      </w:pPr>
      <w:r w:rsidRPr="004F5961">
        <w:rPr>
          <w:rFonts w:ascii="Arial" w:hAnsi="Arial" w:cs="Arial"/>
        </w:rPr>
        <w:t>The</w:t>
      </w:r>
      <w:r w:rsidR="00FC5CF7">
        <w:rPr>
          <w:rFonts w:ascii="Arial" w:hAnsi="Arial" w:cs="Arial"/>
        </w:rPr>
        <w:t xml:space="preserve"> code employs a targeted optimiz</w:t>
      </w:r>
      <w:r w:rsidRPr="004F5961">
        <w:rPr>
          <w:rFonts w:ascii="Arial" w:hAnsi="Arial" w:cs="Arial"/>
        </w:rPr>
        <w:t>ation approach, writing the low-cost crystallographic calculations in Python and the performance-critical numerical calculations in Rust. This method uses kinematic diffraction theory, atomic scattering factors and Lorentz-polarization corrections, and optionally thermal effects can be taken into account. For the performance tests, datasets from the Materials Cloud Three-Dimensional Structure Database and the Crystallography Open Database were used and result in a speedup for computation</w:t>
      </w:r>
      <w:r w:rsidRPr="004F5961">
        <w:rPr>
          <w:rFonts w:ascii="Arial" w:hAnsi="Arial" w:cs="Arial"/>
          <w:b/>
        </w:rPr>
        <w:fldChar w:fldCharType="begin"/>
      </w:r>
      <w:r w:rsidR="004F5961" w:rsidRPr="004F5961">
        <w:rPr>
          <w:rFonts w:ascii="Arial" w:hAnsi="Arial" w:cs="Arial"/>
          <w:b/>
        </w:rPr>
        <w:instrText xml:space="preserve"> ADDIN ZOTERO_ITEM CSL_CITATION {"citationID":"8L4Q874p","properties":{"unsorted":false,"formattedCitation":"\\super 13\\nosupersub{}","plainCitation":"13","noteIndex":0},"citationItems":[{"id":47,"uris":["http://zotero.org/users/local/0AHKGj0o/items/7CX8G39S"],"itemData":{"id":47,"type":"book","abstract":"High-throughput powder X-ray diffraction (XRD) simulations are a key prerequisite for generating large datasets used in the development of machine-learning models for XRD-based materials analysis. However, the widely used pymatgen powder XRD calculator, implemented entirely in Python, can be computationally inefficient for large-scale workloads, limiting throughput. We present XRD-Rust, a Rust-accelerated implementation of the pymatgen powder XRD calculator that maintains full compatibility with existing Python-based workflows. The method retains pymatgen for crystal structure handling and symmetry analysis while reimplementing the computationally intensive parts of the XRD calculation in Rust. Performance benchmarks were carried out on large crystallographic datasets from the Materials Cloud Three-Dimensional Structure Database (MC3D, 33 142 structures) and the Crystallography Open Database (COD 515 181). For the MC3D dataset, XRD-Rust achieves an average speedup of 4.7 +- 1.6 and a maximum speedup of 25, reducing computation from 34.9 s to 1.4 s. For the COD dataset, the average speedup is 6.1 +- 4.6 with a maximum speedup of 719 (1437 min to 2 min). These benchmarks demonstrate that XRD-Rust significantly accelerates powder XRD simulations, enabling efficient high-throughput dataset generation and improved performance in interactive diffraction analysis applications.","DOI":"10.48550/arXiv.2602.11709","source":"ResearchGate","title":"Rust-accelerated powder X-ray diffraction simulation for high-throughput and machine-learning-driven materials science","author":[{"family":"Lebeda","given":"Miroslav"},{"family":"Drahokoupil","given":"Jan"},{"family":"Veřtát","given":"Petr"},{"family":"Vlčák","given":"Petr"}],"issued":{"date-parts":[["2026",2,12]]}}}],"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13</w:t>
      </w:r>
      <w:r w:rsidRPr="004F5961">
        <w:rPr>
          <w:rFonts w:ascii="Arial" w:hAnsi="Arial" w:cs="Arial"/>
          <w:b/>
        </w:rPr>
        <w:fldChar w:fldCharType="end"/>
      </w:r>
      <w:r w:rsidRPr="004F5961">
        <w:rPr>
          <w:rFonts w:ascii="Arial" w:hAnsi="Arial" w:cs="Arial"/>
        </w:rPr>
        <w:t>.</w:t>
      </w:r>
    </w:p>
    <w:p w:rsidR="00742B5B" w:rsidRPr="004F5961" w:rsidRDefault="00585404" w:rsidP="006C4511">
      <w:pPr>
        <w:rPr>
          <w:rFonts w:ascii="Arial" w:hAnsi="Arial" w:cs="Arial"/>
          <w:b/>
        </w:rPr>
      </w:pPr>
      <w:r>
        <w:rPr>
          <w:rFonts w:ascii="Arial" w:hAnsi="Arial" w:cs="Arial"/>
          <w:b/>
        </w:rPr>
        <w:t xml:space="preserve">9.2 </w:t>
      </w:r>
      <w:r w:rsidR="00742B5B" w:rsidRPr="004F5961">
        <w:rPr>
          <w:rFonts w:ascii="Arial" w:hAnsi="Arial" w:cs="Arial"/>
          <w:b/>
        </w:rPr>
        <w:t xml:space="preserve">Renninger Scan </w:t>
      </w:r>
      <w:proofErr w:type="gramStart"/>
      <w:r w:rsidR="00742B5B" w:rsidRPr="004F5961">
        <w:rPr>
          <w:rFonts w:ascii="Arial" w:hAnsi="Arial" w:cs="Arial"/>
          <w:b/>
        </w:rPr>
        <w:t>Technique</w:t>
      </w:r>
      <w:proofErr w:type="gramEnd"/>
    </w:p>
    <w:p w:rsidR="00742B5B" w:rsidRPr="004F5961" w:rsidRDefault="00742B5B" w:rsidP="00742B5B">
      <w:pPr>
        <w:rPr>
          <w:rFonts w:ascii="Arial" w:hAnsi="Arial" w:cs="Arial"/>
        </w:rPr>
      </w:pPr>
      <w:r w:rsidRPr="004F5961">
        <w:rPr>
          <w:rFonts w:ascii="Arial" w:hAnsi="Arial" w:cs="Arial"/>
        </w:rPr>
        <w:t xml:space="preserve">It present a new X-ray method for determination of absolute handedness of chiral crystals based on the use of circularly polarized X-rays. The method is based on measurement of the azimuthal dependence of the intensity of the forbidden Bragg reflections. This experiment employs a Renninger scan technique in which the crystal is rotated about an axis perpendicular to the </w:t>
      </w:r>
      <w:r w:rsidRPr="004F5961">
        <w:rPr>
          <w:rFonts w:ascii="Arial" w:hAnsi="Arial" w:cs="Arial"/>
        </w:rPr>
        <w:lastRenderedPageBreak/>
        <w:t>scattering plane in order to observe differences in intensity for right and left circularly polarized beams. This method does not use X-ray anomalous dispersion therefore any wavelength can be used for the incident radiation. A theoretical model based on a model-independent three-wave diffraction approach has been worked out and implemented in Jmulti code for quantitative analysis. This method has been successfully tested on right-handed and left-handed quartz crystals and applied to the absolute-structure determination of the compound under investigation</w:t>
      </w:r>
      <w:r w:rsidRPr="004F5961">
        <w:rPr>
          <w:rFonts w:ascii="Arial" w:hAnsi="Arial" w:cs="Arial"/>
          <w:b/>
        </w:rPr>
        <w:fldChar w:fldCharType="begin"/>
      </w:r>
      <w:r w:rsidR="004F5961" w:rsidRPr="004F5961">
        <w:rPr>
          <w:rFonts w:ascii="Arial" w:hAnsi="Arial" w:cs="Arial"/>
          <w:b/>
        </w:rPr>
        <w:instrText xml:space="preserve"> ADDIN ZOTERO_ITEM CSL_CITATION {"citationID":"coOXIBCm","properties":{"unsorted":false,"formattedCitation":"\\super 5\\nosupersub{}","plainCitation":"5","noteIndex":0},"citationItems":[{"id":43,"uris":["http://zotero.org/users/local/0AHKGj0o/items/UUSCPY5G"],"itemData":{"id":43,"type":"article-journal","abstract":"We propose a new method to determine the absolute structure of chiral crystals, which is based on the chiral asymmetry of multiple scattering diffraction. It manifests as a difference in the azimuthal dependence of the forbidden Bragg reflection intensity measured with left and right circularly polarized X-ray beams. Contrary to the existing ones, the suggested method does not use X-ray anomalous dispersion. The difference between the Renninger scans with circularly polarized X-rays has been experimentally demonstrated for the 001 reflection intensities in the right- and left-handed quartz single crystals. A Jmulti-based code on model-independent three-wave-diffraction approach has been developed for quantitative description of our experimental results. The proposed method can be applied to various structures including opaque, organic and monoatomic crystals, even with only light elements. To determine the type of isomer, the Renninger plot of a single forbidden reflection is sufficient.","container-title":"Crystals","DOI":"10.3390/cryst11111389","journalAbbreviation":"Crystals","page":"1389","source":"ResearchGate","title":"Determination of Absolute Structure of Chiral Crystals Using Three-Wave X-ray Diffraction","volume":"11","author":[{"family":"Kozlovskaya","given":"Ksenia"},{"family":"Ovchinnikova","given":"Elena"},{"family":"Kokubun","given":"Jun"},{"family":"Rogalev","given":"Andrei"},{"family":"Wilhelm","given":"Fabrice"},{"family":"Guillou","given":"F."},{"family":"Bergevin","given":"Francois"},{"family":"Konstantinova","given":"Alisa"},{"family":"Dmitrienko","given":"Vladimir"}],"issued":{"date-parts":[["2021",11,15]]}}}],"schema":"https://github.com/citation-style-language/schema/raw/master/csl-citation.json"} </w:instrText>
      </w:r>
      <w:r w:rsidRPr="004F5961">
        <w:rPr>
          <w:rFonts w:ascii="Arial" w:hAnsi="Arial" w:cs="Arial"/>
          <w:b/>
        </w:rPr>
        <w:fldChar w:fldCharType="separate"/>
      </w:r>
      <w:r w:rsidR="004F5961" w:rsidRPr="004F5961">
        <w:rPr>
          <w:rFonts w:ascii="Arial" w:hAnsi="Arial" w:cs="Arial"/>
          <w:szCs w:val="24"/>
          <w:vertAlign w:val="superscript"/>
        </w:rPr>
        <w:t>5</w:t>
      </w:r>
      <w:r w:rsidRPr="004F5961">
        <w:rPr>
          <w:rFonts w:ascii="Arial" w:hAnsi="Arial" w:cs="Arial"/>
          <w:b/>
        </w:rPr>
        <w:fldChar w:fldCharType="end"/>
      </w:r>
      <w:r w:rsidRPr="004F5961">
        <w:rPr>
          <w:rFonts w:ascii="Arial" w:hAnsi="Arial" w:cs="Arial"/>
        </w:rPr>
        <w:t>.</w:t>
      </w:r>
    </w:p>
    <w:p w:rsidR="00742B5B" w:rsidRPr="004F5961" w:rsidRDefault="00566171" w:rsidP="00742B5B">
      <w:pPr>
        <w:rPr>
          <w:rFonts w:ascii="Arial" w:hAnsi="Arial" w:cs="Arial"/>
          <w:b/>
        </w:rPr>
      </w:pPr>
      <w:r>
        <w:rPr>
          <w:rFonts w:ascii="Arial" w:hAnsi="Arial" w:cs="Arial"/>
          <w:b/>
        </w:rPr>
        <w:t>9.3</w:t>
      </w:r>
      <w:r w:rsidR="00585404">
        <w:rPr>
          <w:rFonts w:ascii="Arial" w:hAnsi="Arial" w:cs="Arial"/>
          <w:b/>
        </w:rPr>
        <w:t xml:space="preserve"> </w:t>
      </w:r>
      <w:r w:rsidR="00FC5CF7">
        <w:rPr>
          <w:rFonts w:ascii="Arial" w:hAnsi="Arial" w:cs="Arial"/>
          <w:b/>
        </w:rPr>
        <w:t>Annealing a</w:t>
      </w:r>
      <w:r w:rsidR="00742B5B" w:rsidRPr="004F5961">
        <w:rPr>
          <w:rFonts w:ascii="Arial" w:hAnsi="Arial" w:cs="Arial"/>
          <w:b/>
        </w:rPr>
        <w:t>nd Charge Flipping</w:t>
      </w:r>
    </w:p>
    <w:p w:rsidR="004C1E28" w:rsidRPr="004F5961" w:rsidRDefault="00742B5B" w:rsidP="00742B5B">
      <w:pPr>
        <w:rPr>
          <w:rFonts w:ascii="Arial" w:hAnsi="Arial" w:cs="Arial"/>
        </w:rPr>
      </w:pPr>
      <w:r w:rsidRPr="004F5961">
        <w:rPr>
          <w:rFonts w:ascii="Arial" w:hAnsi="Arial" w:cs="Arial"/>
        </w:rPr>
        <w:t>we discusses the use of Powder X-ray Diffraction (PXRD) for the analysis and identification of crystal structures, and how it can be used to accurately determine unit cell parameters and their corresponding crystal space groups. Methods including simulated annealing and charge flipping are employed to solve the problem, along with a probabilistic and structural solution approach being presented. Relative humidity (Rh) and the way it affects samples are also evaluated in the methodology, featuring an observational component. High Data Quality using Powder Diffraction Data obtained with Synchrotron Light: Powder diffraction data were measured using synchrotron X-ray radiation. Within the scope of this study synchrotron light sources were used to record PXRD patterns. The application of PXRD is also briefly discussed with respect to pharmaceutical products, in terms of product quality assessment, stability tests and bioavailability</w:t>
      </w:r>
      <w:r w:rsidR="004C1E28" w:rsidRPr="004F5961">
        <w:rPr>
          <w:rFonts w:ascii="Arial" w:hAnsi="Arial" w:cs="Arial"/>
        </w:rPr>
        <w:fldChar w:fldCharType="begin"/>
      </w:r>
      <w:r w:rsidR="004F5961" w:rsidRPr="004F5961">
        <w:rPr>
          <w:rFonts w:ascii="Arial" w:hAnsi="Arial" w:cs="Arial"/>
        </w:rPr>
        <w:instrText xml:space="preserve"> ADDIN ZOTERO_ITEM CSL_CITATION {"citationID":"ge83aZ97","properties":{"unsorted":false,"formattedCitation":"\\super 2\\nosupersub{}","plainCitation":"2","noteIndex":0},"citationItems":[{"id":36,"uris":["http://zotero.org/users/local/0AHKGj0o/items/GIPPSTPZ"],"itemData":{"id":36,"type":"article-journal","abstract":"X-ray Crystallography is aAnalytical and primary method, Commonly it is useful for the Drug designing. It is a accurate technique for the analysis and identification of molecular and atomic structure of crystal and its properties includes identification of size of atom, length and identify electron density, mean position of atom etc. Crystalline molecule causes beam of x-ray to diffract/disperse in to various directions and forms a various pattern/shapes, this type of pattern is known as X-ray diffraction (XRD). Crystallography technique and X-ray Diffraction method is useful in various different fields such as-Pharmaceutical industry, Nano science, Geological science, Material science, Forensic science, mineralogy, electronic devices and Currently it is useful for analysis and identification of active pharmaceutical ingredients (API) in pharmaceutical industry for the production of new medicine and new chemical entities and also involve in drug design process. Powder X-ray diffraction (PXRD) is also useful for the identification of Inorganic or organic both crystalline nano-materials and identify its structural properties. It is Useful for both analysis like qualitative analysis and quantitative analysis. It is aessential technique for identification of crystal material from semi-crystalline sample such as Polymer, cotton &amp; unshaped/amorphous material. The main aim of this study was to promote the knowledge about the PXRD and its application/use in various fields.","container-title":"The International journal of analytical and experimental modal analysis","journalAbbreviation":"The International journal of analytical and experimental modal analysis","page":"109-116","source":"ResearchGate","title":"POWDER X-RAY CRYSTALLOGRAPHY-A POWERFUL TOOL OF ANALYSIS AND IDENTIFICATION","volume":"12","author":[{"family":"Tiwari","given":"Dr"},{"family":"Talreja","given":"Shreya"}],"issued":{"date-parts":[["2020",12,5]]}}}],"schema":"https://github.com/citation-style-language/schema/raw/master/csl-citation.json"} </w:instrText>
      </w:r>
      <w:r w:rsidR="004C1E28" w:rsidRPr="004F5961">
        <w:rPr>
          <w:rFonts w:ascii="Arial" w:hAnsi="Arial" w:cs="Arial"/>
        </w:rPr>
        <w:fldChar w:fldCharType="separate"/>
      </w:r>
      <w:r w:rsidR="004F5961" w:rsidRPr="004F5961">
        <w:rPr>
          <w:rFonts w:ascii="Arial" w:hAnsi="Arial" w:cs="Arial"/>
          <w:szCs w:val="24"/>
          <w:vertAlign w:val="superscript"/>
        </w:rPr>
        <w:t>2</w:t>
      </w:r>
      <w:r w:rsidR="004C1E28" w:rsidRPr="004F5961">
        <w:rPr>
          <w:rFonts w:ascii="Arial" w:hAnsi="Arial" w:cs="Arial"/>
        </w:rPr>
        <w:fldChar w:fldCharType="end"/>
      </w:r>
      <w:r w:rsidRPr="004F5961">
        <w:rPr>
          <w:rFonts w:ascii="Arial" w:hAnsi="Arial" w:cs="Arial"/>
        </w:rPr>
        <w:t>.</w:t>
      </w:r>
    </w:p>
    <w:p w:rsidR="004F132E" w:rsidRPr="004F5961" w:rsidRDefault="00566171" w:rsidP="00742B5B">
      <w:pPr>
        <w:rPr>
          <w:rFonts w:ascii="Arial" w:hAnsi="Arial" w:cs="Arial"/>
          <w:b/>
        </w:rPr>
      </w:pPr>
      <w:r>
        <w:rPr>
          <w:rFonts w:ascii="Arial" w:hAnsi="Arial" w:cs="Arial"/>
          <w:b/>
        </w:rPr>
        <w:t>9.4</w:t>
      </w:r>
      <w:r w:rsidR="00585404">
        <w:rPr>
          <w:rFonts w:ascii="Arial" w:hAnsi="Arial" w:cs="Arial"/>
          <w:b/>
        </w:rPr>
        <w:t xml:space="preserve"> </w:t>
      </w:r>
      <w:r w:rsidR="004F132E" w:rsidRPr="004F5961">
        <w:rPr>
          <w:rFonts w:ascii="Arial" w:hAnsi="Arial" w:cs="Arial"/>
          <w:b/>
        </w:rPr>
        <w:t>Neural Network (NN) and Convolution Neural Network (CNN)</w:t>
      </w:r>
    </w:p>
    <w:p w:rsidR="004F132E" w:rsidRPr="004F5961" w:rsidRDefault="004F132E" w:rsidP="004F132E">
      <w:pPr>
        <w:rPr>
          <w:rFonts w:ascii="Arial" w:hAnsi="Arial" w:cs="Arial"/>
        </w:rPr>
      </w:pPr>
      <w:r w:rsidRPr="004F5961">
        <w:rPr>
          <w:rFonts w:ascii="Arial" w:hAnsi="Arial" w:cs="Arial"/>
        </w:rPr>
        <w:t>We present a neural network (NN) method for the phase identification/quantification of X-ray diffraction (XRD) data, trained on synthetic data generated from an XRD pattern calculation code.</w:t>
      </w:r>
    </w:p>
    <w:p w:rsidR="0055664D" w:rsidRPr="004F5961" w:rsidRDefault="004F132E" w:rsidP="004F132E">
      <w:pPr>
        <w:rPr>
          <w:rFonts w:ascii="Arial" w:hAnsi="Arial" w:cs="Arial"/>
        </w:rPr>
      </w:pPr>
      <w:r w:rsidRPr="004F5961">
        <w:rPr>
          <w:rFonts w:ascii="Arial" w:hAnsi="Arial" w:cs="Arial"/>
        </w:rPr>
        <w:t>A convolutional neural network (CNN) is used to classify and quantify phase portions within multiphase materials. A dedicated loss function for propo</w:t>
      </w:r>
      <w:r w:rsidR="0055664D" w:rsidRPr="004F5961">
        <w:rPr>
          <w:rFonts w:ascii="Arial" w:hAnsi="Arial" w:cs="Arial"/>
        </w:rPr>
        <w:t xml:space="preserve">rtion prediction is introduced. </w:t>
      </w:r>
      <w:r w:rsidRPr="004F5961">
        <w:rPr>
          <w:rFonts w:ascii="Arial" w:hAnsi="Arial" w:cs="Arial"/>
        </w:rPr>
        <w:t>The methodology includes generating a large dataset of synthetic X-ray diffraction patterns with varying structural parameters, which improves the NN’s performance by providing extensive flexibility for data genera</w:t>
      </w:r>
      <w:r w:rsidR="0055664D" w:rsidRPr="004F5961">
        <w:rPr>
          <w:rFonts w:ascii="Arial" w:hAnsi="Arial" w:cs="Arial"/>
        </w:rPr>
        <w:t xml:space="preserve">tion and using it for training. </w:t>
      </w:r>
      <w:r w:rsidRPr="004F5961">
        <w:rPr>
          <w:rFonts w:ascii="Arial" w:hAnsi="Arial" w:cs="Arial"/>
        </w:rPr>
        <w:t>In contrast to traditional loss functions, the training process of a Neural Network (NN) is here reduced to minimizing the difference between the true and a Dirichlet distributed proportion</w:t>
      </w:r>
      <w:r w:rsidR="0055664D" w:rsidRPr="004F5961">
        <w:rPr>
          <w:rFonts w:ascii="Arial" w:hAnsi="Arial" w:cs="Arial"/>
        </w:rPr>
        <w:fldChar w:fldCharType="begin"/>
      </w:r>
      <w:r w:rsidR="004F5961" w:rsidRPr="004F5961">
        <w:rPr>
          <w:rFonts w:ascii="Arial" w:hAnsi="Arial" w:cs="Arial"/>
        </w:rPr>
        <w:instrText xml:space="preserve"> ADDIN ZOTERO_ITEM CSL_CITATION {"citationID":"Y7eP7DU1","properties":{"unsorted":false,"formattedCitation":"\\super 8\\nosupersub{}","plainCitation":"8","noteIndex":0},"citationItems":[{"id":53,"uris":["http://zotero.org/users/local/0AHKGj0o/items/KEAIABKL"],"itemData":{"id":53,"type":"article-journal","abstract":"Mineral identification and quantification are key to the understanding and, hence, the capacity to predict material properties. The method of choice for mineral quantification is powder X-ray diffraction (XRD), generally using a Rietveld refinement approach. However, a successful Rietveld refinement requires preliminary identification of the phases that make up the sample. This is generally carried out manually, and this task becomes extremely long or virtually impossible in the case of very large datasets such as those from synchrotron X-ray diffraction computed tomography. To circumvent this issue, this article proposes a novel neural network (NN) method for automating phase identification and quantification. An XRD pattern calculation code was used to generate large datasets of synthetic data that are used to train the NN. This approach offers significant advantages, including the ability to construct databases with a substantial number of XRD patterns and the introduction of extensive variability into these patterns. To enhance the performance of the NN, a specifically designed loss function for proportion inference was employed during the training process, offering improved efficiency and stability compared with traditional functions. The NN, trained exclusively with synthetic data, proved its ability to identify and quantify mineral phases on synthetic and real XRD patterns. Trained NN errors were equal to 0.5% for phase quantification on the synthetic test set, and 6% on the experimental data, in a system containing four phases of contrasting crystal structures (calcite, gibbsite, dolomite and hematite). The proposed method is freely available on GitHub and allows for major advances since it can be applied to any dataset, regardless of the mineral phases present.","container-title":"IUCrJ","DOI":"10.1107/S2052252524006766","ISSN":"2052-2525","issue":"Pt 5","journalAbbreviation":"IUCrJ","language":"eng","page":"859-870","PMID":"39133544","PMCID":"PMC11364039","source":"PubMed","title":"Phase quantification using deep neural network processing of XRD patterns","volume":"11","author":[{"family":"Simonnet","given":"Titouan"},{"family":"Grangeon","given":"Sylvain"},{"family":"Claret","given":"Francis"},{"family":"Maubec","given":"Nicolas"},{"family":"Fall","given":"Mame Diarra"},{"family":"Harba","given":"Rachid"},{"family":"Galerne","given":"Bruno"}],"issued":{"date-parts":[["2024",9,1]]}}}],"schema":"https://github.com/citation-style-language/schema/raw/master/csl-citation.json"} </w:instrText>
      </w:r>
      <w:r w:rsidR="0055664D" w:rsidRPr="004F5961">
        <w:rPr>
          <w:rFonts w:ascii="Arial" w:hAnsi="Arial" w:cs="Arial"/>
        </w:rPr>
        <w:fldChar w:fldCharType="separate"/>
      </w:r>
      <w:r w:rsidR="004F5961" w:rsidRPr="004F5961">
        <w:rPr>
          <w:rFonts w:ascii="Arial" w:hAnsi="Arial" w:cs="Arial"/>
          <w:szCs w:val="24"/>
          <w:vertAlign w:val="superscript"/>
        </w:rPr>
        <w:t>8</w:t>
      </w:r>
      <w:r w:rsidR="0055664D" w:rsidRPr="004F5961">
        <w:rPr>
          <w:rFonts w:ascii="Arial" w:hAnsi="Arial" w:cs="Arial"/>
        </w:rPr>
        <w:fldChar w:fldCharType="end"/>
      </w:r>
      <w:r w:rsidRPr="004F5961">
        <w:rPr>
          <w:rFonts w:ascii="Arial" w:hAnsi="Arial" w:cs="Arial"/>
        </w:rPr>
        <w:t>.</w:t>
      </w:r>
    </w:p>
    <w:p w:rsidR="0055664D" w:rsidRPr="004F5961" w:rsidRDefault="00566171" w:rsidP="004F132E">
      <w:pPr>
        <w:rPr>
          <w:rFonts w:ascii="Arial" w:hAnsi="Arial" w:cs="Arial"/>
          <w:b/>
        </w:rPr>
      </w:pPr>
      <w:r>
        <w:rPr>
          <w:rFonts w:ascii="Arial" w:hAnsi="Arial" w:cs="Arial"/>
          <w:b/>
        </w:rPr>
        <w:t>9.5</w:t>
      </w:r>
      <w:r w:rsidR="00585404">
        <w:rPr>
          <w:rFonts w:ascii="Arial" w:hAnsi="Arial" w:cs="Arial"/>
          <w:b/>
        </w:rPr>
        <w:t xml:space="preserve"> </w:t>
      </w:r>
      <w:r w:rsidR="0055664D" w:rsidRPr="004F5961">
        <w:rPr>
          <w:rFonts w:ascii="Arial" w:hAnsi="Arial" w:cs="Arial"/>
          <w:b/>
        </w:rPr>
        <w:t>Chemical Vapour Transport (CVT)</w:t>
      </w:r>
    </w:p>
    <w:p w:rsidR="0055664D" w:rsidRPr="004F5961" w:rsidRDefault="0055664D" w:rsidP="0055664D">
      <w:pPr>
        <w:rPr>
          <w:rFonts w:ascii="Arial" w:hAnsi="Arial" w:cs="Arial"/>
        </w:rPr>
      </w:pPr>
      <w:r w:rsidRPr="004F5961">
        <w:rPr>
          <w:rFonts w:ascii="Arial" w:hAnsi="Arial" w:cs="Arial"/>
        </w:rPr>
        <w:t>Powder X-ray Diffraction (XRD) results were used to confirm stoichiometry and structure of molybdenum dichalcogenide (</w:t>
      </w:r>
      <w:proofErr w:type="spellStart"/>
      <w:r w:rsidRPr="004F5961">
        <w:rPr>
          <w:rFonts w:ascii="Arial" w:hAnsi="Arial" w:cs="Arial"/>
        </w:rPr>
        <w:t>MoX</w:t>
      </w:r>
      <w:proofErr w:type="spellEnd"/>
      <w:r w:rsidRPr="004F5961">
        <w:rPr>
          <w:rFonts w:ascii="Cambria Math" w:hAnsi="Cambria Math" w:cs="Cambria Math"/>
        </w:rPr>
        <w:t>₂</w:t>
      </w:r>
      <w:r w:rsidRPr="004F5961">
        <w:rPr>
          <w:rFonts w:ascii="Arial" w:hAnsi="Arial" w:cs="Arial"/>
        </w:rPr>
        <w:t>) single crystals obtained by Chemical Vapour Transport (CVT) technique.</w:t>
      </w:r>
    </w:p>
    <w:p w:rsidR="0055664D" w:rsidRPr="004F5961" w:rsidRDefault="0055664D" w:rsidP="0055664D">
      <w:pPr>
        <w:rPr>
          <w:rFonts w:ascii="Arial" w:hAnsi="Arial" w:cs="Arial"/>
        </w:rPr>
      </w:pPr>
      <w:r w:rsidRPr="004F5961">
        <w:rPr>
          <w:rFonts w:ascii="Arial" w:hAnsi="Arial" w:cs="Arial"/>
        </w:rPr>
        <w:t>Rietveld refinement has been employed to determine the lattice parameters of high-temperature solid-state material and to evaluate the degree of hexagonal (2H-) ordering of poly</w:t>
      </w:r>
      <w:r w:rsidR="00A47037">
        <w:rPr>
          <w:rFonts w:ascii="Arial" w:hAnsi="Arial" w:cs="Arial"/>
        </w:rPr>
        <w:t xml:space="preserve"> </w:t>
      </w:r>
      <w:r w:rsidRPr="004F5961">
        <w:rPr>
          <w:rFonts w:ascii="Arial" w:hAnsi="Arial" w:cs="Arial"/>
        </w:rPr>
        <w:t>type 3C</w:t>
      </w:r>
      <w:r w:rsidRPr="004F5961">
        <w:rPr>
          <w:rFonts w:ascii="Arial" w:hAnsi="Arial" w:cs="Arial"/>
          <w:vertAlign w:val="subscript"/>
        </w:rPr>
        <w:t>2</w:t>
      </w:r>
      <w:r w:rsidRPr="004F5961">
        <w:rPr>
          <w:rFonts w:ascii="Arial" w:hAnsi="Arial" w:cs="Arial"/>
        </w:rPr>
        <w:t>H. X-ray diffraction Williamson-Hall analysis has been performed to determine microstrain and lattice distortion which is crucial for th</w:t>
      </w:r>
      <w:r w:rsidR="00A47037">
        <w:rPr>
          <w:rFonts w:ascii="Arial" w:hAnsi="Arial" w:cs="Arial"/>
        </w:rPr>
        <w:t>e material’s electronic behavio</w:t>
      </w:r>
      <w:r w:rsidRPr="004F5961">
        <w:rPr>
          <w:rFonts w:ascii="Arial" w:hAnsi="Arial" w:cs="Arial"/>
        </w:rPr>
        <w:t xml:space="preserve">r. Methodology for growth of </w:t>
      </w:r>
      <w:r w:rsidRPr="004F5961">
        <w:rPr>
          <w:rFonts w:ascii="Arial" w:hAnsi="Arial" w:cs="Arial"/>
        </w:rPr>
        <w:lastRenderedPageBreak/>
        <w:t>high quality crystals includes control for temperature gradients and use of iodine as a transport agent</w:t>
      </w:r>
      <w:r w:rsidRPr="004F5961">
        <w:rPr>
          <w:rFonts w:ascii="Arial" w:hAnsi="Arial" w:cs="Arial"/>
        </w:rPr>
        <w:fldChar w:fldCharType="begin"/>
      </w:r>
      <w:r w:rsidR="004F5961" w:rsidRPr="004F5961">
        <w:rPr>
          <w:rFonts w:ascii="Arial" w:hAnsi="Arial" w:cs="Arial"/>
        </w:rPr>
        <w:instrText xml:space="preserve"> ADDIN ZOTERO_ITEM CSL_CITATION {"citationID":"TfdJzV0o","properties":{"unsorted":false,"formattedCitation":"\\super 16\\nosupersub{}","plainCitation":"16","noteIndex":0},"citationItems":[{"id":20,"uris":["http://zotero.org/users/local/0AHKGj0o/items/Y75UBL6U"],"itemData":{"id":20,"type":"article-journal","abstract":"This study explores the utilization of Powder X-ray Diffraction (XRD) as a reliable technique for confirming the stoichiometry and structural characteristics of molybdenum dichalcogenide (MoX</w:instrText>
      </w:r>
      <w:r w:rsidR="004F5961" w:rsidRPr="004F5961">
        <w:rPr>
          <w:rFonts w:ascii="Cambria Math" w:hAnsi="Cambria Math" w:cs="Cambria Math"/>
        </w:rPr>
        <w:instrText>₂</w:instrText>
      </w:r>
      <w:r w:rsidR="004F5961" w:rsidRPr="004F5961">
        <w:rPr>
          <w:rFonts w:ascii="Arial" w:hAnsi="Arial" w:cs="Arial"/>
        </w:rPr>
        <w:instrText>; X = S, Se) single crystals grown via the Chemical Vapour Transport (CVT) technique. Employing high-purity elemental precursors and iodine as a transport agent, crystals were synthesized under carefully controlled thermal gradients. XRD measurements were conducted to assess crystallinity, lattice parameters, and phase purity. Rietveld refinement of diffraction patterns confirmed the 2H phase structure and revealed minor shifts indicating possible chalcogen vacancies. Complementary EDAX analyses validated the stoichiometric ratios. The synergy of powder XRD and CVT provides a robust method for producing and characterizing high-quality layered MoX</w:instrText>
      </w:r>
      <w:r w:rsidR="004F5961" w:rsidRPr="004F5961">
        <w:rPr>
          <w:rFonts w:ascii="Cambria Math" w:hAnsi="Cambria Math" w:cs="Cambria Math"/>
        </w:rPr>
        <w:instrText>₂</w:instrText>
      </w:r>
      <w:r w:rsidR="004F5961" w:rsidRPr="004F5961">
        <w:rPr>
          <w:rFonts w:ascii="Arial" w:hAnsi="Arial" w:cs="Arial"/>
        </w:rPr>
        <w:instrText xml:space="preserve"> crystals for optoelectronic and pressure-dependent applications. Unlike conventional melt-growth or mechanical exfoliation techniques, the CVT method demonstrated here enables superior phase purity and tunable stoichiometry with high crystallographic uniformity, essential for reproducible device fabrication.\n\nMajor Findings: High-quality MoS</w:instrText>
      </w:r>
      <w:r w:rsidR="004F5961" w:rsidRPr="004F5961">
        <w:rPr>
          <w:rFonts w:ascii="Cambria Math" w:hAnsi="Cambria Math" w:cs="Cambria Math"/>
        </w:rPr>
        <w:instrText>₂</w:instrText>
      </w:r>
      <w:r w:rsidR="004F5961" w:rsidRPr="004F5961">
        <w:rPr>
          <w:rFonts w:ascii="Arial" w:hAnsi="Arial" w:cs="Arial"/>
        </w:rPr>
        <w:instrText xml:space="preserve"> and MoSe</w:instrText>
      </w:r>
      <w:r w:rsidR="004F5961" w:rsidRPr="004F5961">
        <w:rPr>
          <w:rFonts w:ascii="Cambria Math" w:hAnsi="Cambria Math" w:cs="Cambria Math"/>
        </w:rPr>
        <w:instrText>₂</w:instrText>
      </w:r>
      <w:r w:rsidR="004F5961" w:rsidRPr="004F5961">
        <w:rPr>
          <w:rFonts w:ascii="Arial" w:hAnsi="Arial" w:cs="Arial"/>
        </w:rPr>
        <w:instrText xml:space="preserve"> single crystals were synthesized via CVT, exhibiting 2H-phase purity, consistent lattice constants, and low microstrain. XRD and Rietveld refinement confirmed superior crystallinity, while EDAX validated stoichiometry (Mo:X ≈ 1:2). These structurally robust crystals are ideal for optoelectronic, catalytic and pressure-tunable device applications.","container-title":"Journal of Mines, Metals and Fuels","DOI":"10.18311/jmmf/2025/50290","journalAbbreviation":"Journal of Mines, Metals and Fuels","source":"ResearchGate","title":"Utilization of Powder X-ray Diffraction (XRD) for Stoichiometric and Structural Characterization of Molybdenum Dichalcogenide Crystals Grown via Chemical Vapor Transport","author":[{"family":"Mor","given":"Bhupendra"}],"issued":{"date-parts":[["2025",10,11]]}}}],"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16</w:t>
      </w:r>
      <w:r w:rsidRPr="004F5961">
        <w:rPr>
          <w:rFonts w:ascii="Arial" w:hAnsi="Arial" w:cs="Arial"/>
        </w:rPr>
        <w:fldChar w:fldCharType="end"/>
      </w:r>
      <w:r w:rsidRPr="004F5961">
        <w:rPr>
          <w:rFonts w:ascii="Arial" w:hAnsi="Arial" w:cs="Arial"/>
        </w:rPr>
        <w:t>.</w:t>
      </w:r>
    </w:p>
    <w:p w:rsidR="005E64D4" w:rsidRPr="004F5961" w:rsidRDefault="00566171" w:rsidP="006C4511">
      <w:pPr>
        <w:rPr>
          <w:rFonts w:ascii="Arial" w:hAnsi="Arial" w:cs="Arial"/>
          <w:b/>
        </w:rPr>
      </w:pPr>
      <w:r>
        <w:rPr>
          <w:rFonts w:ascii="Arial" w:hAnsi="Arial" w:cs="Arial"/>
          <w:b/>
        </w:rPr>
        <w:t xml:space="preserve">10 </w:t>
      </w:r>
      <w:r w:rsidR="00E53D77" w:rsidRPr="004F5961">
        <w:rPr>
          <w:rFonts w:ascii="Arial" w:hAnsi="Arial" w:cs="Arial"/>
          <w:b/>
        </w:rPr>
        <w:t>Applications</w:t>
      </w:r>
    </w:p>
    <w:p w:rsidR="00E53D77" w:rsidRPr="004F5961" w:rsidRDefault="00566171" w:rsidP="006C4511">
      <w:pPr>
        <w:rPr>
          <w:rFonts w:ascii="Arial" w:hAnsi="Arial" w:cs="Arial"/>
          <w:b/>
        </w:rPr>
      </w:pPr>
      <w:r>
        <w:rPr>
          <w:rFonts w:ascii="Arial" w:hAnsi="Arial" w:cs="Arial"/>
          <w:b/>
        </w:rPr>
        <w:t>10.1</w:t>
      </w:r>
      <w:r w:rsidR="00585404">
        <w:rPr>
          <w:rFonts w:ascii="Arial" w:hAnsi="Arial" w:cs="Arial"/>
          <w:b/>
        </w:rPr>
        <w:t xml:space="preserve"> </w:t>
      </w:r>
      <w:r w:rsidR="007C73F5" w:rsidRPr="004F5961">
        <w:rPr>
          <w:rFonts w:ascii="Arial" w:hAnsi="Arial" w:cs="Arial"/>
          <w:b/>
        </w:rPr>
        <w:t>Application in Crystal System Classification and Phase Identification</w:t>
      </w:r>
    </w:p>
    <w:p w:rsidR="007C73F5" w:rsidRPr="004F5961" w:rsidRDefault="007C73F5" w:rsidP="007C73F5">
      <w:pPr>
        <w:rPr>
          <w:rFonts w:ascii="Arial" w:hAnsi="Arial" w:cs="Arial"/>
        </w:rPr>
      </w:pPr>
      <w:r w:rsidRPr="004F5961">
        <w:rPr>
          <w:rFonts w:ascii="Arial" w:hAnsi="Arial" w:cs="Arial"/>
        </w:rPr>
        <w:t>We present our experiences applying machine learning models to X-ray diffraction problems relevant to materials science and crystallography, including crystal system identification and phase detection. XRD simulations are often needed for interactive applications requiring rapid generation of diffraction patterns for improved user experience in crystallographic analysis</w:t>
      </w:r>
      <w:r w:rsidR="006161B7" w:rsidRPr="004F5961">
        <w:rPr>
          <w:rFonts w:ascii="Arial" w:hAnsi="Arial" w:cs="Arial"/>
        </w:rPr>
        <w:fldChar w:fldCharType="begin"/>
      </w:r>
      <w:r w:rsidR="004F5961" w:rsidRPr="004F5961">
        <w:rPr>
          <w:rFonts w:ascii="Arial" w:hAnsi="Arial" w:cs="Arial"/>
        </w:rPr>
        <w:instrText xml:space="preserve"> ADDIN ZOTERO_ITEM CSL_CITATION {"citationID":"8CcVkIuH","properties":{"unsorted":false,"formattedCitation":"\\super 13\\nosupersub{}","plainCitation":"13","noteIndex":0},"citationItems":[{"id":47,"uris":["http://zotero.org/users/local/0AHKGj0o/items/7CX8G39S"],"itemData":{"id":47,"type":"book","abstract":"High-throughput powder X-ray diffraction (XRD) simulations are a key prerequisite for generating large datasets used in the development of machine-learning models for XRD-based materials analysis. However, the widely used pymatgen powder XRD calculator, implemented entirely in Python, can be computationally inefficient for large-scale workloads, limiting throughput. We present XRD-Rust, a Rust-accelerated implementation of the pymatgen powder XRD calculator that maintains full compatibility with existing Python-based workflows. The method retains pymatgen for crystal structure handling and symmetry analysis while reimplementing the computationally intensive parts of the XRD calculation in Rust. Performance benchmarks were carried out on large crystallographic datasets from the Materials Cloud Three-Dimensional Structure Database (MC3D, 33 142 structures) and the Crystallography Open Database (COD 515 181). For the MC3D dataset, XRD-Rust achieves an average speedup of 4.7 +- 1.6 and a maximum speedup of 25, reducing computation from 34.9 s to 1.4 s. For the COD dataset, the average speedup is 6.1 +- 4.6 with a maximum speedup of 719 (1437 min to 2 min). These benchmarks demonstrate that XRD-Rust significantly accelerates powder XRD simulations, enabling efficient high-throughput dataset generation and improved performance in interactive diffraction analysis applications.","DOI":"10.48550/arXiv.2602.11709","source":"ResearchGate","title":"Rust-accelerated powder X-ray diffraction simulation for high-throughput and machine-learning-driven materials science","author":[{"family":"Lebeda","given":"Miroslav"},{"family":"Drahokoupil","given":"Jan"},{"family":"Veřtát","given":"Petr"},{"family":"Vlčák","given":"Petr"}],"issued":{"date-parts":[["2026",2,12]]}}}],"schema":"https://github.com/citation-style-language/schema/raw/master/csl-citation.json"} </w:instrText>
      </w:r>
      <w:r w:rsidR="006161B7" w:rsidRPr="004F5961">
        <w:rPr>
          <w:rFonts w:ascii="Arial" w:hAnsi="Arial" w:cs="Arial"/>
        </w:rPr>
        <w:fldChar w:fldCharType="separate"/>
      </w:r>
      <w:r w:rsidR="004F5961" w:rsidRPr="004F5961">
        <w:rPr>
          <w:rFonts w:ascii="Arial" w:hAnsi="Arial" w:cs="Arial"/>
          <w:szCs w:val="24"/>
          <w:vertAlign w:val="superscript"/>
        </w:rPr>
        <w:t>13</w:t>
      </w:r>
      <w:r w:rsidR="006161B7" w:rsidRPr="004F5961">
        <w:rPr>
          <w:rFonts w:ascii="Arial" w:hAnsi="Arial" w:cs="Arial"/>
        </w:rPr>
        <w:fldChar w:fldCharType="end"/>
      </w:r>
      <w:r w:rsidRPr="004F5961">
        <w:rPr>
          <w:rFonts w:ascii="Arial" w:hAnsi="Arial" w:cs="Arial"/>
        </w:rPr>
        <w:t>.</w:t>
      </w:r>
    </w:p>
    <w:p w:rsidR="007C73F5" w:rsidRPr="004F5961" w:rsidRDefault="007C73F5" w:rsidP="007C73F5">
      <w:pPr>
        <w:rPr>
          <w:rFonts w:ascii="Arial" w:hAnsi="Arial" w:cs="Arial"/>
        </w:rPr>
      </w:pPr>
      <w:r w:rsidRPr="004F5961">
        <w:rPr>
          <w:rFonts w:ascii="Arial" w:hAnsi="Arial" w:cs="Arial"/>
        </w:rPr>
        <w:t>Machine learning (ML) techniques have been used for classification and phase identification in X-ray diffraction (XRD) data analysis to accurately identify materials. Machine learning in XRD data analysis tackles several issues encountered in XRD data analysis including data quality, interpretability, and robustness, and it has great potential in research and development</w:t>
      </w:r>
      <w:r w:rsidR="006161B7" w:rsidRPr="004F5961">
        <w:rPr>
          <w:rFonts w:ascii="Arial" w:hAnsi="Arial" w:cs="Arial"/>
        </w:rPr>
        <w:fldChar w:fldCharType="begin"/>
      </w:r>
      <w:r w:rsidR="004F5961" w:rsidRPr="004F5961">
        <w:rPr>
          <w:rFonts w:ascii="Arial" w:hAnsi="Arial" w:cs="Arial"/>
        </w:rPr>
        <w:instrText xml:space="preserve"> ADDIN ZOTERO_ITEM CSL_CITATION {"citationID":"6MSHv5HW","properties":{"unsorted":false,"formattedCitation":"\\super 12\\nosupersub{}","plainCitation":"12","noteIndex":0},"citationItems":[{"id":10,"uris":["http://zotero.org/users/local/0AHKGj0o/items/76CB3UV6"],"itemData":{"id":10,"type":"article-journal","abstract":"X-ray diffraction (XRD) is a proven, powerful technique for determining the phase composition, structure, and microstructural features of crystalline materials. The use of machine learning (ML) techniques applied to crystalline materials research has increased significantly over the last decade. This review presents a survey of the scientific literature on applications of ML to XRD data analysis. Publications suitable for inclusion in this review were identified using the “machine learning X-ray diffraction” search term, keeping only English-language publications in which ML was employed to analyze XRD data specifically. The selected publications covered a wide range of applications, including XRD classification and phase identification, lattice and quantitative phase analyses, and detection of defects and substituents, as well as microstructural material characterization. Current trends in the field suggest that future efforts pertaining to the application of ML techniques to XRD data analysis will address shortcomings of ML approaches related to data quality and availability, interpretability of the results and model generalizability and robustness. Additionally, future research will likely incorporate more domain knowledge and physical constraints, integrate with quantum physical methods, and apply techniques like real-time data analysis and high-throughput screening to accelerate the discovery of tailored novel materials.","container-title":"Applied Sciences","DOI":"10.3390/app13179992","ISSN":"2076-3417","issue":"17","language":"en","license":"http://creativecommons.org/licenses/by/3.0/","page":"9992","publisher":"Multidisciplinary Digital Publishing Institute","source":"www.mdpi.com","title":"X-ray Diffraction Data Analysis by Machine Learning Methods—A Review","volume":"13","author":[{"family":"Surdu","given":"Vasile-Adrian"},{"family":"Győrgy","given":"Romuald"}],"issued":{"date-parts":[["2023",1]]}}}],"schema":"https://github.com/citation-style-language/schema/raw/master/csl-citation.json"} </w:instrText>
      </w:r>
      <w:r w:rsidR="006161B7" w:rsidRPr="004F5961">
        <w:rPr>
          <w:rFonts w:ascii="Arial" w:hAnsi="Arial" w:cs="Arial"/>
        </w:rPr>
        <w:fldChar w:fldCharType="separate"/>
      </w:r>
      <w:r w:rsidR="004F5961" w:rsidRPr="004F5961">
        <w:rPr>
          <w:rFonts w:ascii="Arial" w:hAnsi="Arial" w:cs="Arial"/>
          <w:szCs w:val="24"/>
          <w:vertAlign w:val="superscript"/>
        </w:rPr>
        <w:t>12</w:t>
      </w:r>
      <w:r w:rsidR="006161B7" w:rsidRPr="004F5961">
        <w:rPr>
          <w:rFonts w:ascii="Arial" w:hAnsi="Arial" w:cs="Arial"/>
        </w:rPr>
        <w:fldChar w:fldCharType="end"/>
      </w:r>
      <w:r w:rsidRPr="004F5961">
        <w:rPr>
          <w:rFonts w:ascii="Arial" w:hAnsi="Arial" w:cs="Arial"/>
        </w:rPr>
        <w:t>.</w:t>
      </w:r>
    </w:p>
    <w:p w:rsidR="006161B7" w:rsidRPr="004F5961" w:rsidRDefault="007C73F5" w:rsidP="007C73F5">
      <w:pPr>
        <w:rPr>
          <w:rFonts w:ascii="Arial" w:hAnsi="Arial" w:cs="Arial"/>
        </w:rPr>
      </w:pPr>
      <w:r w:rsidRPr="004F5961">
        <w:rPr>
          <w:rFonts w:ascii="Arial" w:hAnsi="Arial" w:cs="Arial"/>
        </w:rPr>
        <w:t>Deep learning (DL) methods, in particular, are very effective in analyzing large amounts of X-ray diffraction (XRD) data for automating the phase identification and quantification, which is crucial in understanding the material properties. For analyzing the XRD data, a neural network (NN) approach was employed to analyze large datasets that were obtained by XRD-CT (X-ray diffraction-computed tomography) measurements. One of the important features of this method is that it can identify and quantify the mineral phases in the rock samples without any prior manual phase identification. This allows streamlining the analysis in the field of mineralogy. The NN-based approach improves the efficiency and stability of the mineral quantification compared with traditional methods, such as Rietveld refinement, which is essential in the field of materials science. In addition, the NN can generate a large database with XRD patterns that have varying conditions, and this would enhance the analysis accuracy of mineral based on the analysis results</w:t>
      </w:r>
      <w:r w:rsidR="006161B7" w:rsidRPr="004F5961">
        <w:rPr>
          <w:rFonts w:ascii="Arial" w:hAnsi="Arial" w:cs="Arial"/>
        </w:rPr>
        <w:fldChar w:fldCharType="begin"/>
      </w:r>
      <w:r w:rsidR="004F5961" w:rsidRPr="004F5961">
        <w:rPr>
          <w:rFonts w:ascii="Arial" w:hAnsi="Arial" w:cs="Arial"/>
        </w:rPr>
        <w:instrText xml:space="preserve"> ADDIN ZOTERO_ITEM CSL_CITATION {"citationID":"hCr8PKIG","properties":{"unsorted":false,"formattedCitation":"\\super 8\\nosupersub{}","plainCitation":"8","noteIndex":0},"citationItems":[{"id":53,"uris":["http://zotero.org/users/local/0AHKGj0o/items/KEAIABKL"],"itemData":{"id":53,"type":"article-journal","abstract":"Mineral identification and quantification are key to the understanding and, hence, the capacity to predict material properties. The method of choice for mineral quantification is powder X-ray diffraction (XRD), generally using a Rietveld refinement approach. However, a successful Rietveld refinement requires preliminary identification of the phases that make up the sample. This is generally carried out manually, and this task becomes extremely long or virtually impossible in the case of very large datasets such as those from synchrotron X-ray diffraction computed tomography. To circumvent this issue, this article proposes a novel neural network (NN) method for automating phase identification and quantification. An XRD pattern calculation code was used to generate large datasets of synthetic data that are used to train the NN. This approach offers significant advantages, including the ability to construct databases with a substantial number of XRD patterns and the introduction of extensive variability into these patterns. To enhance the performance of the NN, a specifically designed loss function for proportion inference was employed during the training process, offering improved efficiency and stability compared with traditional functions. The NN, trained exclusively with synthetic data, proved its ability to identify and quantify mineral phases on synthetic and real XRD patterns. Trained NN errors were equal to 0.5% for phase quantification on the synthetic test set, and 6% on the experimental data, in a system containing four phases of contrasting crystal structures (calcite, gibbsite, dolomite and hematite). The proposed method is freely available on GitHub and allows for major advances since it can be applied to any dataset, regardless of the mineral phases present.","container-title":"IUCrJ","DOI":"10.1107/S2052252524006766","ISSN":"2052-2525","issue":"Pt 5","journalAbbreviation":"IUCrJ","language":"eng","page":"859-870","PMID":"39133544","PMCID":"PMC11364039","source":"PubMed","title":"Phase quantification using deep neural network processing of XRD patterns","volume":"11","author":[{"family":"Simonnet","given":"Titouan"},{"family":"Grangeon","given":"Sylvain"},{"family":"Claret","given":"Francis"},{"family":"Maubec","given":"Nicolas"},{"family":"Fall","given":"Mame Diarra"},{"family":"Harba","given":"Rachid"},{"family":"Galerne","given":"Bruno"}],"issued":{"date-parts":[["2024",9,1]]}}}],"schema":"https://github.com/citation-style-language/schema/raw/master/csl-citation.json"} </w:instrText>
      </w:r>
      <w:r w:rsidR="006161B7" w:rsidRPr="004F5961">
        <w:rPr>
          <w:rFonts w:ascii="Arial" w:hAnsi="Arial" w:cs="Arial"/>
        </w:rPr>
        <w:fldChar w:fldCharType="separate"/>
      </w:r>
      <w:r w:rsidR="004F5961" w:rsidRPr="004F5961">
        <w:rPr>
          <w:rFonts w:ascii="Arial" w:hAnsi="Arial" w:cs="Arial"/>
          <w:szCs w:val="24"/>
          <w:vertAlign w:val="superscript"/>
        </w:rPr>
        <w:t>8</w:t>
      </w:r>
      <w:r w:rsidR="006161B7" w:rsidRPr="004F5961">
        <w:rPr>
          <w:rFonts w:ascii="Arial" w:hAnsi="Arial" w:cs="Arial"/>
        </w:rPr>
        <w:fldChar w:fldCharType="end"/>
      </w:r>
      <w:r w:rsidRPr="004F5961">
        <w:rPr>
          <w:rFonts w:ascii="Arial" w:hAnsi="Arial" w:cs="Arial"/>
        </w:rPr>
        <w:t>.</w:t>
      </w:r>
    </w:p>
    <w:p w:rsidR="006161B7" w:rsidRPr="004F5961" w:rsidRDefault="00566171" w:rsidP="007C73F5">
      <w:pPr>
        <w:rPr>
          <w:rFonts w:ascii="Arial" w:hAnsi="Arial" w:cs="Arial"/>
          <w:b/>
        </w:rPr>
      </w:pPr>
      <w:r>
        <w:rPr>
          <w:rFonts w:ascii="Arial" w:hAnsi="Arial" w:cs="Arial"/>
          <w:b/>
        </w:rPr>
        <w:t>10.2</w:t>
      </w:r>
      <w:r w:rsidR="00585404">
        <w:rPr>
          <w:rFonts w:ascii="Arial" w:hAnsi="Arial" w:cs="Arial"/>
          <w:b/>
        </w:rPr>
        <w:t xml:space="preserve"> </w:t>
      </w:r>
      <w:r w:rsidR="006161B7" w:rsidRPr="004F5961">
        <w:rPr>
          <w:rFonts w:ascii="Arial" w:hAnsi="Arial" w:cs="Arial"/>
          <w:b/>
        </w:rPr>
        <w:t>Application in field of solid state batteries</w:t>
      </w:r>
    </w:p>
    <w:p w:rsidR="006161B7" w:rsidRPr="004F5961" w:rsidRDefault="006161B7" w:rsidP="006161B7">
      <w:pPr>
        <w:rPr>
          <w:rFonts w:ascii="Arial" w:hAnsi="Arial" w:cs="Arial"/>
        </w:rPr>
      </w:pPr>
      <w:r w:rsidRPr="004F5961">
        <w:rPr>
          <w:rFonts w:ascii="Arial" w:hAnsi="Arial" w:cs="Arial"/>
        </w:rPr>
        <w:t>Machine learning (ML) tools have recently been applied in materials characterization towards faster experimental results interpretation. The study presents the results from applying ML methods on XRD and other data from solid-state battery materials. Adaptive XRD was used for in situ characterization of solid-state reactions for the synthesis of Li7La3Zr2O12 (LLZO) and the detection of short-lived intermediate phases. Efficient measurement using adaptive characterization techniques such as Bayesian optimization and reinforcement learning has been explored for microscopy and scattering applications. We demonstrate how Machine Learning can guide X-ray diffraction experiments to improve the accuracy of phase identification in mixtures relevant for materials design using training data generated in vitro. Combining Machine Learning with physical diffractometers enables on the fly decisions for experimental optimization in materials science</w:t>
      </w:r>
      <w:r w:rsidRPr="004F5961">
        <w:rPr>
          <w:rFonts w:ascii="Arial" w:hAnsi="Arial" w:cs="Arial"/>
        </w:rPr>
        <w:fldChar w:fldCharType="begin"/>
      </w:r>
      <w:r w:rsidR="004F5961" w:rsidRPr="004F5961">
        <w:rPr>
          <w:rFonts w:ascii="Arial" w:hAnsi="Arial" w:cs="Arial"/>
        </w:rPr>
        <w:instrText xml:space="preserve"> ADDIN ZOTERO_ITEM CSL_CITATION {"citationID":"yKE90BM2","properties":{"unsorted":false,"formattedCitation":"\\super 7\\nosupersub{}","plainCitation":"7","noteIndex":0},"citationItems":[{"id":51,"uris":["http://zotero.org/users/local/0AHKGj0o/items/FDCMWMJE"],"itemData":{"id":51,"type":"article-journal","abstract":"Machine learning (ML) has become a valuable tool to assist and improve materials characterization, enabling automated interpretation of experimental results with techniques such as X-ray diffraction (XRD) and electron microscopy. Because ML models are fast once trained, there is a key opportunity to bring interpretation in-line with experiments and make on-the-fly decisions to achieve optimal measurement effectiveness, which creates broad opportunities for rapid learning and information extraction from experiments. Here, we demonstrate such a capability with the development of autonomous and adaptive XRD. By coupling an ML algorithm with a physical diffractometer, this method integrates diffraction and analysis such that early experimental information is leveraged to steer measurements toward features that improve the confidence of a model trained to identify crystalline phases. We validate the effectiveness of an adaptive approach by showing that ML-driven XRD can accurately detect trace amounts of materials in multi-phase mixtures with short measurement times. The improved speed of phase detection also enables in situ identification of short-lived intermediate phases formed during solid-state reactions using a standard in-house diffractometer. Our findings showcase the advantages of in-line ML for materials characterization and point to the possibility of more general approaches for adaptive experimentation.","container-title":"npj Computational Materials","DOI":"10.1038/s41524-023-00984-y","journalAbbreviation":"npj Computational Materials","page":"31","source":"ResearchGate","title":"Adaptively driven X-ray diffraction guided by machine learning for autonomous phase identification","volume":"9","author":[{"family":"Szymanski","given":"Nathan"},{"family":"Bartel","given":"Chris"},{"family":"Zeng","given":"Yan"},{"family":"Diallo","given":"Mouhamad"},{"family":"Kim","given":"Haegyeom"},{"family":"Ceder","given":"Gerbrand"}],"issued":{"date-parts":[["2023",3,1]]}}}],"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7</w:t>
      </w:r>
      <w:r w:rsidRPr="004F5961">
        <w:rPr>
          <w:rFonts w:ascii="Arial" w:hAnsi="Arial" w:cs="Arial"/>
        </w:rPr>
        <w:fldChar w:fldCharType="end"/>
      </w:r>
      <w:r w:rsidRPr="004F5961">
        <w:rPr>
          <w:rFonts w:ascii="Arial" w:hAnsi="Arial" w:cs="Arial"/>
        </w:rPr>
        <w:t>.</w:t>
      </w:r>
    </w:p>
    <w:p w:rsidR="006161B7" w:rsidRPr="004F5961" w:rsidRDefault="00585404" w:rsidP="006161B7">
      <w:pPr>
        <w:rPr>
          <w:rFonts w:ascii="Arial" w:hAnsi="Arial" w:cs="Arial"/>
          <w:b/>
        </w:rPr>
      </w:pPr>
      <w:r>
        <w:rPr>
          <w:rFonts w:ascii="Arial" w:hAnsi="Arial" w:cs="Arial"/>
          <w:b/>
        </w:rPr>
        <w:t xml:space="preserve">10.3 </w:t>
      </w:r>
      <w:r w:rsidR="006161B7" w:rsidRPr="004F5961">
        <w:rPr>
          <w:rFonts w:ascii="Arial" w:hAnsi="Arial" w:cs="Arial"/>
          <w:b/>
        </w:rPr>
        <w:t>Application in Stereochemistry</w:t>
      </w:r>
    </w:p>
    <w:p w:rsidR="006161B7" w:rsidRPr="004F5961" w:rsidRDefault="006161B7" w:rsidP="006161B7">
      <w:pPr>
        <w:rPr>
          <w:rFonts w:ascii="Arial" w:hAnsi="Arial" w:cs="Arial"/>
        </w:rPr>
      </w:pPr>
      <w:r w:rsidRPr="004F5961">
        <w:rPr>
          <w:rFonts w:ascii="Arial" w:hAnsi="Arial" w:cs="Arial"/>
        </w:rPr>
        <w:lastRenderedPageBreak/>
        <w:t>The method can be applied for absolute structure determination for chiral crystals, which is an important problem in crystal</w:t>
      </w:r>
      <w:r w:rsidR="00F75F28" w:rsidRPr="004F5961">
        <w:rPr>
          <w:rFonts w:ascii="Arial" w:hAnsi="Arial" w:cs="Arial"/>
        </w:rPr>
        <w:t xml:space="preserve">lography and materials science. </w:t>
      </w:r>
      <w:r w:rsidRPr="004F5961">
        <w:rPr>
          <w:rFonts w:ascii="Arial" w:hAnsi="Arial" w:cs="Arial"/>
        </w:rPr>
        <w:t>XAS can be applied to a variety of systems including opaque, organic and monoatomic systems including light elements and is therefore relevant to a number of fields including chemistry and</w:t>
      </w:r>
      <w:r w:rsidR="00F75F28" w:rsidRPr="004F5961">
        <w:rPr>
          <w:rFonts w:ascii="Arial" w:hAnsi="Arial" w:cs="Arial"/>
        </w:rPr>
        <w:t xml:space="preserve"> materials science. </w:t>
      </w:r>
      <w:r w:rsidRPr="004F5961">
        <w:rPr>
          <w:rFonts w:ascii="Arial" w:hAnsi="Arial" w:cs="Arial"/>
        </w:rPr>
        <w:t>The method is wavelength independent, thus X-rays of any wavelength can be used in X-ray diffraction applications.</w:t>
      </w:r>
    </w:p>
    <w:p w:rsidR="00F75F28" w:rsidRPr="004F5961" w:rsidRDefault="006161B7" w:rsidP="006161B7">
      <w:pPr>
        <w:rPr>
          <w:rFonts w:ascii="Arial" w:hAnsi="Arial" w:cs="Arial"/>
        </w:rPr>
      </w:pPr>
      <w:r w:rsidRPr="004F5961">
        <w:rPr>
          <w:rFonts w:ascii="Arial" w:hAnsi="Arial" w:cs="Arial"/>
        </w:rPr>
        <w:t>Our method is independent of the model and can be applied to any crystal system relevant in structural biology and inorga</w:t>
      </w:r>
      <w:r w:rsidR="00F75F28" w:rsidRPr="004F5961">
        <w:rPr>
          <w:rFonts w:ascii="Arial" w:hAnsi="Arial" w:cs="Arial"/>
        </w:rPr>
        <w:t xml:space="preserve">nic chemistry. </w:t>
      </w:r>
      <w:r w:rsidR="00A47037">
        <w:rPr>
          <w:rFonts w:ascii="Arial" w:hAnsi="Arial" w:cs="Arial"/>
        </w:rPr>
        <w:t>By utiliz</w:t>
      </w:r>
      <w:r w:rsidRPr="004F5961">
        <w:rPr>
          <w:rFonts w:ascii="Arial" w:hAnsi="Arial" w:cs="Arial"/>
        </w:rPr>
        <w:t>ing a single ‘forbidden’ reflection, the method enables the determination of isomer type in organic structures and their investigation using x-ray diffraction techniques. Applications are diverse and include stereochemical studies in polymer chemistry, asymmetric synthesis and absolute configuration of chiral molecules</w:t>
      </w:r>
      <w:r w:rsidR="00F75F28" w:rsidRPr="004F5961">
        <w:rPr>
          <w:rFonts w:ascii="Arial" w:hAnsi="Arial" w:cs="Arial"/>
        </w:rPr>
        <w:fldChar w:fldCharType="begin"/>
      </w:r>
      <w:r w:rsidR="004F5961" w:rsidRPr="004F5961">
        <w:rPr>
          <w:rFonts w:ascii="Arial" w:hAnsi="Arial" w:cs="Arial"/>
        </w:rPr>
        <w:instrText xml:space="preserve"> ADDIN ZOTERO_ITEM CSL_CITATION {"citationID":"r26VEV08","properties":{"unsorted":false,"formattedCitation":"\\super 5\\nosupersub{}","plainCitation":"5","noteIndex":0},"citationItems":[{"id":43,"uris":["http://zotero.org/users/local/0AHKGj0o/items/UUSCPY5G"],"itemData":{"id":43,"type":"article-journal","abstract":"We propose a new method to determine the absolute structure of chiral crystals, which is based on the chiral asymmetry of multiple scattering diffraction. It manifests as a difference in the azimuthal dependence of the forbidden Bragg reflection intensity measured with left and right circularly polarized X-ray beams. Contrary to the existing ones, the suggested method does not use X-ray anomalous dispersion. The difference between the Renninger scans with circularly polarized X-rays has been experimentally demonstrated for the 001 reflection intensities in the right- and left-handed quartz single crystals. A Jmulti-based code on model-independent three-wave-diffraction approach has been developed for quantitative description of our experimental results. The proposed method can be applied to various structures including opaque, organic and monoatomic crystals, even with only light elements. To determine the type of isomer, the Renninger plot of a single forbidden reflection is sufficient.","container-title":"Crystals","DOI":"10.3390/cryst11111389","journalAbbreviation":"Crystals","page":"1389","source":"ResearchGate","title":"Determination of Absolute Structure of Chiral Crystals Using Three-Wave X-ray Diffraction","volume":"11","author":[{"family":"Kozlovskaya","given":"Ksenia"},{"family":"Ovchinnikova","given":"Elena"},{"family":"Kokubun","given":"Jun"},{"family":"Rogalev","given":"Andrei"},{"family":"Wilhelm","given":"Fabrice"},{"family":"Guillou","given":"F."},{"family":"Bergevin","given":"Francois"},{"family":"Konstantinova","given":"Alisa"},{"family":"Dmitrienko","given":"Vladimir"}],"issued":{"date-parts":[["2021",11,15]]}}}],"schema":"https://github.com/citation-style-language/schema/raw/master/csl-citation.json"} </w:instrText>
      </w:r>
      <w:r w:rsidR="00F75F28" w:rsidRPr="004F5961">
        <w:rPr>
          <w:rFonts w:ascii="Arial" w:hAnsi="Arial" w:cs="Arial"/>
        </w:rPr>
        <w:fldChar w:fldCharType="separate"/>
      </w:r>
      <w:r w:rsidR="004F5961" w:rsidRPr="004F5961">
        <w:rPr>
          <w:rFonts w:ascii="Arial" w:hAnsi="Arial" w:cs="Arial"/>
          <w:szCs w:val="24"/>
          <w:vertAlign w:val="superscript"/>
        </w:rPr>
        <w:t>5</w:t>
      </w:r>
      <w:r w:rsidR="00F75F28" w:rsidRPr="004F5961">
        <w:rPr>
          <w:rFonts w:ascii="Arial" w:hAnsi="Arial" w:cs="Arial"/>
        </w:rPr>
        <w:fldChar w:fldCharType="end"/>
      </w:r>
      <w:r w:rsidR="00F75F28" w:rsidRPr="004F5961">
        <w:rPr>
          <w:rFonts w:ascii="Arial" w:hAnsi="Arial" w:cs="Arial"/>
        </w:rPr>
        <w:t>.</w:t>
      </w:r>
    </w:p>
    <w:p w:rsidR="00F75F28" w:rsidRPr="004F5961" w:rsidRDefault="00585404" w:rsidP="006161B7">
      <w:pPr>
        <w:rPr>
          <w:rFonts w:ascii="Arial" w:hAnsi="Arial" w:cs="Arial"/>
          <w:b/>
        </w:rPr>
      </w:pPr>
      <w:r>
        <w:rPr>
          <w:rFonts w:ascii="Arial" w:hAnsi="Arial" w:cs="Arial"/>
          <w:b/>
        </w:rPr>
        <w:t xml:space="preserve">10.4 </w:t>
      </w:r>
      <w:r w:rsidR="00F75F28" w:rsidRPr="004F5961">
        <w:rPr>
          <w:rFonts w:ascii="Arial" w:hAnsi="Arial" w:cs="Arial"/>
          <w:b/>
        </w:rPr>
        <w:t>Application in Pharmaceutics, Earth Science and Forensic</w:t>
      </w:r>
    </w:p>
    <w:p w:rsidR="00F75F28" w:rsidRPr="004F5961" w:rsidRDefault="00F75F28" w:rsidP="00F75F28">
      <w:pPr>
        <w:rPr>
          <w:rFonts w:ascii="Arial" w:hAnsi="Arial" w:cs="Arial"/>
        </w:rPr>
      </w:pPr>
      <w:r w:rsidRPr="004F5961">
        <w:rPr>
          <w:rFonts w:ascii="Arial" w:hAnsi="Arial" w:cs="Arial"/>
        </w:rPr>
        <w:t>PXRD is widely applied in the pharmaceutical industry, particularly in drug design and active pharmaceutical ingredients (API) characterization for the production of new generation of medications and chemicals. This method is applied to the identification and characterization of inorganic and organic crystalline nano-materials in the field of the material science to gain insight into their structures.</w:t>
      </w:r>
    </w:p>
    <w:p w:rsidR="00F75F28" w:rsidRPr="004F5961" w:rsidRDefault="00F75F28" w:rsidP="00F75F28">
      <w:pPr>
        <w:rPr>
          <w:rFonts w:ascii="Arial" w:hAnsi="Arial" w:cs="Arial"/>
        </w:rPr>
      </w:pPr>
      <w:r w:rsidRPr="004F5961">
        <w:rPr>
          <w:rFonts w:ascii="Arial" w:hAnsi="Arial" w:cs="Arial"/>
        </w:rPr>
        <w:t xml:space="preserve">PXRD is also a useful tool in the Earth Sciences where it can be used to identify the crystalline phases present in a sample and monitor the temperature induced effects of materials including their ability to exhibit polymorphism. </w:t>
      </w:r>
    </w:p>
    <w:p w:rsidR="006161B7" w:rsidRPr="004F5961" w:rsidRDefault="00F75F28" w:rsidP="006161B7">
      <w:pPr>
        <w:rPr>
          <w:rFonts w:ascii="Arial" w:hAnsi="Arial" w:cs="Arial"/>
        </w:rPr>
      </w:pPr>
      <w:r w:rsidRPr="004F5961">
        <w:rPr>
          <w:rFonts w:ascii="Arial" w:hAnsi="Arial" w:cs="Arial"/>
        </w:rPr>
        <w:t>The technique is also applicable in forensic applications for qualitative/quantitative analysis of various chemicals, determining the degree of crystallinity and studying defects in materials</w:t>
      </w:r>
      <w:r w:rsidRPr="004F5961">
        <w:rPr>
          <w:rFonts w:ascii="Arial" w:hAnsi="Arial" w:cs="Arial"/>
        </w:rPr>
        <w:fldChar w:fldCharType="begin"/>
      </w:r>
      <w:r w:rsidR="004F5961" w:rsidRPr="004F5961">
        <w:rPr>
          <w:rFonts w:ascii="Arial" w:hAnsi="Arial" w:cs="Arial"/>
        </w:rPr>
        <w:instrText xml:space="preserve"> ADDIN ZOTERO_ITEM CSL_CITATION {"citationID":"bGOlgQjy","properties":{"unsorted":false,"formattedCitation":"\\super 2\\nosupersub{}","plainCitation":"2","noteIndex":0},"citationItems":[{"id":36,"uris":["http://zotero.org/users/local/0AHKGj0o/items/GIPPSTPZ"],"itemData":{"id":36,"type":"article-journal","abstract":"X-ray Crystallography is aAnalytical and primary method, Commonly it is useful for the Drug designing. It is a accurate technique for the analysis and identification of molecular and atomic structure of crystal and its properties includes identification of size of atom, length and identify electron density, mean position of atom etc. Crystalline molecule causes beam of x-ray to diffract/disperse in to various directions and forms a various pattern/shapes, this type of pattern is known as X-ray diffraction (XRD). Crystallography technique and X-ray Diffraction method is useful in various different fields such as-Pharmaceutical industry, Nano science, Geological science, Material science, Forensic science, mineralogy, electronic devices and Currently it is useful for analysis and identification of active pharmaceutical ingredients (API) in pharmaceutical industry for the production of new medicine and new chemical entities and also involve in drug design process. Powder X-ray diffraction (PXRD) is also useful for the identification of Inorganic or organic both crystalline nano-materials and identify its structural properties. It is Useful for both analysis like qualitative analysis and quantitative analysis. It is aessential technique for identification of crystal material from semi-crystalline sample such as Polymer, cotton &amp; unshaped/amorphous material. The main aim of this study was to promote the knowledge about the PXRD and its application/use in various fields.","container-title":"The International journal of analytical and experimental modal analysis","journalAbbreviation":"The International journal of analytical and experimental modal analysis","page":"109-116","source":"ResearchGate","title":"POWDER X-RAY CRYSTALLOGRAPHY-A POWERFUL TOOL OF ANALYSIS AND IDENTIFICATION","volume":"12","author":[{"family":"Tiwari","given":"Dr"},{"family":"Talreja","given":"Shreya"}],"issued":{"date-parts":[["2020",12,5]]}}}],"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2</w:t>
      </w:r>
      <w:r w:rsidRPr="004F5961">
        <w:rPr>
          <w:rFonts w:ascii="Arial" w:hAnsi="Arial" w:cs="Arial"/>
        </w:rPr>
        <w:fldChar w:fldCharType="end"/>
      </w:r>
      <w:r w:rsidRPr="004F5961">
        <w:rPr>
          <w:rFonts w:ascii="Arial" w:hAnsi="Arial" w:cs="Arial"/>
        </w:rPr>
        <w:t>.</w:t>
      </w:r>
    </w:p>
    <w:p w:rsidR="004B5013" w:rsidRPr="004F5961" w:rsidRDefault="00585404" w:rsidP="006161B7">
      <w:pPr>
        <w:rPr>
          <w:rFonts w:ascii="Arial" w:hAnsi="Arial" w:cs="Arial"/>
          <w:b/>
        </w:rPr>
      </w:pPr>
      <w:r>
        <w:rPr>
          <w:rFonts w:ascii="Arial" w:hAnsi="Arial" w:cs="Arial"/>
          <w:b/>
        </w:rPr>
        <w:t xml:space="preserve">10.5 </w:t>
      </w:r>
      <w:r w:rsidR="00EF4A32" w:rsidRPr="004F5961">
        <w:rPr>
          <w:rFonts w:ascii="Arial" w:hAnsi="Arial" w:cs="Arial"/>
          <w:b/>
        </w:rPr>
        <w:t>Application in Nano-Science</w:t>
      </w:r>
    </w:p>
    <w:p w:rsidR="00EF4A32" w:rsidRPr="004F5961" w:rsidRDefault="00EF4A32" w:rsidP="00EF4A32">
      <w:pPr>
        <w:rPr>
          <w:rFonts w:ascii="Arial" w:hAnsi="Arial" w:cs="Arial"/>
        </w:rPr>
      </w:pPr>
      <w:r w:rsidRPr="004F5961">
        <w:rPr>
          <w:rFonts w:ascii="Arial" w:hAnsi="Arial" w:cs="Arial"/>
        </w:rPr>
        <w:t xml:space="preserve">High-energy X-ray diffraction (XRD) and X-ray atomic Pair Distribution Function (PDF) analysis have been used to determine the three-dimensional (3-D) structure of nanostructures including two-dimensional </w:t>
      </w:r>
      <w:proofErr w:type="gramStart"/>
      <w:r w:rsidRPr="004F5961">
        <w:rPr>
          <w:rFonts w:ascii="Arial" w:hAnsi="Arial" w:cs="Arial"/>
        </w:rPr>
        <w:t>titania</w:t>
      </w:r>
      <w:proofErr w:type="gramEnd"/>
      <w:r w:rsidRPr="004F5961">
        <w:rPr>
          <w:rFonts w:ascii="Arial" w:hAnsi="Arial" w:cs="Arial"/>
        </w:rPr>
        <w:t xml:space="preserve"> nanosheets and one-dimensional titania nanotubes. These results demonstrate the application of high-energy X-ray techniques in nanotechnology and materials science, in addition to their use in determining the 3-D structures of Mo-S-I nanowires with different chain lengths. Atomic PDF method is applied to treat diffuse X-ray diffraction data to obtain structural information for noncrystalline materials including amorphous solids and super</w:t>
      </w:r>
      <w:r w:rsidR="00A47037">
        <w:rPr>
          <w:rFonts w:ascii="Arial" w:hAnsi="Arial" w:cs="Arial"/>
        </w:rPr>
        <w:t xml:space="preserve"> </w:t>
      </w:r>
      <w:r w:rsidRPr="004F5961">
        <w:rPr>
          <w:rFonts w:ascii="Arial" w:hAnsi="Arial" w:cs="Arial"/>
        </w:rPr>
        <w:t>cooled liquids. High-energy XRD and PDF have been applied for an atomic-scale structural study of nanocrystalline materials, which is essential for the advancement of nanoscience. Despite the many advances in X-ray crystallography to enable the determination of crystal structures of complex materials, there remain significant challenges when the materials have complex non-crystalline morphologies, and alternative approaches to materials characterization are therefore required. The results identify well-defined structural motifs within the walls of individual nanotubes and may guide the construction of new materials with tailored properties</w:t>
      </w:r>
      <w:r w:rsidRPr="004F5961">
        <w:rPr>
          <w:rFonts w:ascii="Arial" w:hAnsi="Arial" w:cs="Arial"/>
        </w:rPr>
        <w:fldChar w:fldCharType="begin"/>
      </w:r>
      <w:r w:rsidR="004F5961" w:rsidRPr="004F5961">
        <w:rPr>
          <w:rFonts w:ascii="Arial" w:hAnsi="Arial" w:cs="Arial"/>
        </w:rPr>
        <w:instrText xml:space="preserve"> ADDIN ZOTERO_ITEM CSL_CITATION {"citationID":"CWSZ6SiA","properties":{"unsorted":false,"formattedCitation":"\\super 18\\nosupersub{}","plainCitation":"18","noteIndex":0},"citationItems":[{"id":56,"uris":["http://zotero.org/users/local/0AHKGj0o/items/GRBH552D"],"itemData":{"id":56,"type":"article-journal","abstract":"Detailed knowledge of the atomic-scale structure is needed to understand and predict properties of materials. For ordinary crystals, this information is obtained by traditional (Bragg) X-ray diffraction. It is difficult to use this approach on materials structured at the nanoscale because their diffraction patterns show few, if any, Bragg peaks, and have a pronounced diffuse component. A non traditional approach based on high-energy X-ray diffraction and atomic pair distribution function data analysis may be used instead. This article describes the essentials of this approach and its great potential. The purpose is to encourage the nanoscience community go beyond traditional X-ray diffraction.","container-title":"Materials Today","DOI":"10.1016/S1369-7021(08)70236-0","journalAbbreviation":"Materials Today","source":"ResearchGate","title":"Nanostructure by high-energy XRD","volume":"11","author":[{"family":"Petkov","given":"Valeri"}],"issued":{"date-parts":[["2008",11,1]]}}}],"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18</w:t>
      </w:r>
      <w:r w:rsidRPr="004F5961">
        <w:rPr>
          <w:rFonts w:ascii="Arial" w:hAnsi="Arial" w:cs="Arial"/>
        </w:rPr>
        <w:fldChar w:fldCharType="end"/>
      </w:r>
      <w:r w:rsidRPr="004F5961">
        <w:rPr>
          <w:rFonts w:ascii="Arial" w:hAnsi="Arial" w:cs="Arial"/>
        </w:rPr>
        <w:t>.</w:t>
      </w:r>
    </w:p>
    <w:p w:rsidR="00EF4A32" w:rsidRPr="004F5961" w:rsidRDefault="00566171" w:rsidP="00EF4A32">
      <w:pPr>
        <w:rPr>
          <w:rFonts w:ascii="Arial" w:hAnsi="Arial" w:cs="Arial"/>
          <w:b/>
        </w:rPr>
      </w:pPr>
      <w:r>
        <w:rPr>
          <w:rFonts w:ascii="Arial" w:hAnsi="Arial" w:cs="Arial"/>
          <w:b/>
        </w:rPr>
        <w:t>10.6</w:t>
      </w:r>
      <w:r w:rsidR="00585404">
        <w:rPr>
          <w:rFonts w:ascii="Arial" w:hAnsi="Arial" w:cs="Arial"/>
          <w:b/>
        </w:rPr>
        <w:t xml:space="preserve"> </w:t>
      </w:r>
      <w:r w:rsidR="00EF4A32" w:rsidRPr="004F5961">
        <w:rPr>
          <w:rFonts w:ascii="Arial" w:hAnsi="Arial" w:cs="Arial"/>
          <w:b/>
        </w:rPr>
        <w:t>Application in Additive Manufacturing</w:t>
      </w:r>
    </w:p>
    <w:p w:rsidR="004262C2" w:rsidRPr="004F5961" w:rsidRDefault="00EF4A32" w:rsidP="00EF4A32">
      <w:pPr>
        <w:rPr>
          <w:rFonts w:ascii="Arial" w:hAnsi="Arial" w:cs="Arial"/>
        </w:rPr>
      </w:pPr>
      <w:r w:rsidRPr="004F5961">
        <w:rPr>
          <w:rFonts w:ascii="Arial" w:hAnsi="Arial" w:cs="Arial"/>
        </w:rPr>
        <w:lastRenderedPageBreak/>
        <w:t>Two-Dimensional X-Ray diffraction (2D-XRD) has been applied for crystallographic studies on samples produced using Additive Manufacturing technologies, assessing the crystallinity of 3D-printed samples of 316L</w:t>
      </w:r>
      <w:r w:rsidR="004262C2" w:rsidRPr="004F5961">
        <w:rPr>
          <w:rFonts w:ascii="Arial" w:hAnsi="Arial" w:cs="Arial"/>
        </w:rPr>
        <w:t xml:space="preserve"> Stainless Steel alloy. </w:t>
      </w:r>
      <w:r w:rsidRPr="004F5961">
        <w:rPr>
          <w:rFonts w:ascii="Arial" w:hAnsi="Arial" w:cs="Arial"/>
        </w:rPr>
        <w:t>X-Ray microcomputed tomography (micro-CT) scans were conducted on select 3D printed components to identify internal defects such as lack-of-fusion and pores created by gas that escaped during printing. These scans are a component of our manufactu</w:t>
      </w:r>
      <w:r w:rsidR="004262C2" w:rsidRPr="004F5961">
        <w:rPr>
          <w:rFonts w:ascii="Arial" w:hAnsi="Arial" w:cs="Arial"/>
        </w:rPr>
        <w:t xml:space="preserve">ring quality assurance process. </w:t>
      </w:r>
      <w:r w:rsidRPr="004F5961">
        <w:rPr>
          <w:rFonts w:ascii="Arial" w:hAnsi="Arial" w:cs="Arial"/>
        </w:rPr>
        <w:t>This research develops high-density 31</w:t>
      </w:r>
      <w:r w:rsidR="00A47037">
        <w:rPr>
          <w:rFonts w:ascii="Arial" w:hAnsi="Arial" w:cs="Arial"/>
        </w:rPr>
        <w:t>6L stainless steel prints utiliz</w:t>
      </w:r>
      <w:r w:rsidRPr="004F5961">
        <w:rPr>
          <w:rFonts w:ascii="Arial" w:hAnsi="Arial" w:cs="Arial"/>
        </w:rPr>
        <w:t xml:space="preserve">ing directed energy deposition (DED) processes and evaluates their potential uses within the chemical, power generation and medical devices </w:t>
      </w:r>
      <w:r w:rsidR="004262C2" w:rsidRPr="004F5961">
        <w:rPr>
          <w:rFonts w:ascii="Arial" w:hAnsi="Arial" w:cs="Arial"/>
        </w:rPr>
        <w:t xml:space="preserve">industries. </w:t>
      </w:r>
      <w:r w:rsidRPr="004F5961">
        <w:rPr>
          <w:rFonts w:ascii="Arial" w:hAnsi="Arial" w:cs="Arial"/>
        </w:rPr>
        <w:t xml:space="preserve">With the increasing attention to additive manufacturing (AM), a huge amount of attention has been focused on achieving higher quality printed parts. The study </w:t>
      </w:r>
      <w:r w:rsidR="00A47037">
        <w:rPr>
          <w:rFonts w:ascii="Arial" w:hAnsi="Arial" w:cs="Arial"/>
        </w:rPr>
        <w:t>reported here focuses on optimiz</w:t>
      </w:r>
      <w:r w:rsidRPr="004F5961">
        <w:rPr>
          <w:rFonts w:ascii="Arial" w:hAnsi="Arial" w:cs="Arial"/>
        </w:rPr>
        <w:t>ation of common print parameters, specifically the laser power and scanning speed, to achieve improved mechanical properties in printe</w:t>
      </w:r>
      <w:r w:rsidR="00A47037">
        <w:rPr>
          <w:rFonts w:ascii="Arial" w:hAnsi="Arial" w:cs="Arial"/>
        </w:rPr>
        <w:t xml:space="preserve">d parts and their applications. </w:t>
      </w:r>
      <w:r w:rsidRPr="004F5961">
        <w:rPr>
          <w:rFonts w:ascii="Arial" w:hAnsi="Arial" w:cs="Arial"/>
        </w:rPr>
        <w:t>The techniques described are compatible for in-line measurement and show potential for quality control during the manufacturing process</w:t>
      </w:r>
      <w:r w:rsidR="004262C2" w:rsidRPr="004F5961">
        <w:rPr>
          <w:rFonts w:ascii="Arial" w:hAnsi="Arial" w:cs="Arial"/>
        </w:rPr>
        <w:fldChar w:fldCharType="begin"/>
      </w:r>
      <w:r w:rsidR="004F5961" w:rsidRPr="004F5961">
        <w:rPr>
          <w:rFonts w:ascii="Arial" w:hAnsi="Arial" w:cs="Arial"/>
        </w:rPr>
        <w:instrText xml:space="preserve"> ADDIN ZOTERO_ITEM CSL_CITATION {"citationID":"EKmebaNk","properties":{"unsorted":false,"formattedCitation":"\\super 17\\nosupersub{}","plainCitation":"17","noteIndex":0},"citationItems":[{"id":30,"uris":["http://zotero.org/users/local/0AHKGj0o/items/8QJGFN3T"],"itemData":{"id":30,"type":"article-journal","abstract":"In-depth quality assessment of 3D-printed parts is vital in determining their overall characteristics. This study focuses on the use of 2D X-Ray diffraction (2D-XRD) and X-Ray micro-computed tomography (micro-CT) techniques to evaluate the crystallography and internal defects of 316L SS parts fabricated by the powder-based direct energy deposition (DED) technique. The test samples were printed in a controlled argon environment with variable laser power and print speeds, using a customized deposition pattern to achieve a high-density print (&gt;99%). Multiple features, including hardness, elastic modulus, porosity, crystallographic orientation, and grain morphology and size were evaluated as a function of print parameters. Micro-CT was used for in-depth internal defect analysis, revealing lack-of-fusion and gas-induced (keyhole) pores and no observable micro-cracks or inclusions in most of the printed body. Some porosity was found mostly concentrated in the initial layers of print and decreased along the build direction. 2D-XRD was used for phase analysis and grain size determination. The phase analysis revealed single phase γ-austenitic FCC phase without any detectable presence of the δ-ferrite phase. A close correlation was found between Electron Backscatter Diffraction (EBSD) and 2D-XRD results on the average size distribution and the crystallographic orientation of grains in the sample. This work demonstrates the fast and reliable as-printed crystallography analysis using 2D-XRD compared to the EBSD technique, with potential for in-line integration.","container-title":"Metals","DOI":"10.3390/met14111232","journalAbbreviation":"Metals","page":"1232","source":"ResearchGate","title":"Two-Dimensional X-Ray Diffraction (2D-XRD) and Micro-Computed Tomography (Micro-CT) Characterization of Additively Manufactured 316L Stainless Steel","volume":"14","author":[{"family":"Pathak","given":"Puskar"},{"family":"Majkic","given":"Goran"},{"family":"Erickson","given":"Timmons"},{"family":"Chen","given":"Tian"},{"family":"Selvamanickam","given":"Venkat"}],"issued":{"date-parts":[["2024",10,29]]}}}],"schema":"https://github.com/citation-style-language/schema/raw/master/csl-citation.json"} </w:instrText>
      </w:r>
      <w:r w:rsidR="004262C2" w:rsidRPr="004F5961">
        <w:rPr>
          <w:rFonts w:ascii="Arial" w:hAnsi="Arial" w:cs="Arial"/>
        </w:rPr>
        <w:fldChar w:fldCharType="separate"/>
      </w:r>
      <w:r w:rsidR="004F5961" w:rsidRPr="004F5961">
        <w:rPr>
          <w:rFonts w:ascii="Arial" w:hAnsi="Arial" w:cs="Arial"/>
          <w:szCs w:val="24"/>
          <w:vertAlign w:val="superscript"/>
        </w:rPr>
        <w:t>17</w:t>
      </w:r>
      <w:r w:rsidR="004262C2" w:rsidRPr="004F5961">
        <w:rPr>
          <w:rFonts w:ascii="Arial" w:hAnsi="Arial" w:cs="Arial"/>
        </w:rPr>
        <w:fldChar w:fldCharType="end"/>
      </w:r>
      <w:r w:rsidRPr="004F5961">
        <w:rPr>
          <w:rFonts w:ascii="Arial" w:hAnsi="Arial" w:cs="Arial"/>
        </w:rPr>
        <w:t>.</w:t>
      </w:r>
    </w:p>
    <w:p w:rsidR="004262C2" w:rsidRPr="004F5961" w:rsidRDefault="00566171" w:rsidP="00EF4A32">
      <w:pPr>
        <w:rPr>
          <w:rFonts w:ascii="Arial" w:hAnsi="Arial" w:cs="Arial"/>
          <w:b/>
        </w:rPr>
      </w:pPr>
      <w:r>
        <w:rPr>
          <w:rFonts w:ascii="Arial" w:hAnsi="Arial" w:cs="Arial"/>
          <w:b/>
        </w:rPr>
        <w:t>11</w:t>
      </w:r>
      <w:r w:rsidR="00585404">
        <w:rPr>
          <w:rFonts w:ascii="Arial" w:hAnsi="Arial" w:cs="Arial"/>
          <w:b/>
        </w:rPr>
        <w:t xml:space="preserve"> </w:t>
      </w:r>
      <w:r w:rsidR="004722E6" w:rsidRPr="004F5961">
        <w:rPr>
          <w:rFonts w:ascii="Arial" w:hAnsi="Arial" w:cs="Arial"/>
          <w:b/>
        </w:rPr>
        <w:t>Current Challenges and Future Perspectives</w:t>
      </w:r>
    </w:p>
    <w:p w:rsidR="004722E6" w:rsidRPr="004F5961" w:rsidRDefault="00585404" w:rsidP="00EF4A32">
      <w:pPr>
        <w:rPr>
          <w:rFonts w:ascii="Arial" w:hAnsi="Arial" w:cs="Arial"/>
          <w:b/>
        </w:rPr>
      </w:pPr>
      <w:r>
        <w:rPr>
          <w:rFonts w:ascii="Arial" w:hAnsi="Arial" w:cs="Arial"/>
          <w:b/>
        </w:rPr>
        <w:t xml:space="preserve">11.1 </w:t>
      </w:r>
      <w:r w:rsidR="006B2357" w:rsidRPr="004F5961">
        <w:rPr>
          <w:rFonts w:ascii="Arial" w:hAnsi="Arial" w:cs="Arial"/>
          <w:b/>
        </w:rPr>
        <w:t xml:space="preserve">Machine Learning for High Throughput Phase Identification </w:t>
      </w:r>
    </w:p>
    <w:p w:rsidR="006B2357" w:rsidRPr="004F5961" w:rsidRDefault="006B2357" w:rsidP="006B2357">
      <w:pPr>
        <w:rPr>
          <w:rFonts w:ascii="Arial" w:hAnsi="Arial" w:cs="Arial"/>
        </w:rPr>
      </w:pPr>
      <w:r w:rsidRPr="004F5961">
        <w:rPr>
          <w:rFonts w:ascii="Arial" w:hAnsi="Arial" w:cs="Arial"/>
        </w:rPr>
        <w:t>We address the lack of generalization of current state-of-the-art machine learning (ML) models that are not able to predict well for materials that have not been seen before during the training step that is crucial for accurate predictions across a wide range of crystal systems and compositions. We emphasize the importance of improving the interpretability of current black-box ML algorithms which hinder scientific progress because they are not transparent in their decision making. Future studies will be necessary to address current challenges in obtaining high-quality and sufficient reference data for applications of ML in X-ray diffraction (XRD) studies</w:t>
      </w:r>
      <w:r w:rsidRPr="004F5961">
        <w:rPr>
          <w:rFonts w:ascii="Arial" w:hAnsi="Arial" w:cs="Arial"/>
        </w:rPr>
        <w:fldChar w:fldCharType="begin"/>
      </w:r>
      <w:r w:rsidR="004F5961" w:rsidRPr="004F5961">
        <w:rPr>
          <w:rFonts w:ascii="Arial" w:hAnsi="Arial" w:cs="Arial"/>
        </w:rPr>
        <w:instrText xml:space="preserve"> ADDIN ZOTERO_ITEM CSL_CITATION {"citationID":"AKg2p7Oz","properties":{"unsorted":false,"formattedCitation":"\\super 12\\nosupersub{}","plainCitation":"12","noteIndex":0},"citationItems":[{"id":10,"uris":["http://zotero.org/users/local/0AHKGj0o/items/76CB3UV6"],"itemData":{"id":10,"type":"article-journal","abstract":"X-ray diffraction (XRD) is a proven, powerful technique for determining the phase composition, structure, and microstructural features of crystalline materials. The use of machine learning (ML) techniques applied to crystalline materials research has increased significantly over the last decade. This review presents a survey of the scientific literature on applications of ML to XRD data analysis. Publications suitable for inclusion in this review were identified using the “machine learning X-ray diffraction” search term, keeping only English-language publications in which ML was employed to analyze XRD data specifically. The selected publications covered a wide range of applications, including XRD classification and phase identification, lattice and quantitative phase analyses, and detection of defects and substituents, as well as microstructural material characterization. Current trends in the field suggest that future efforts pertaining to the application of ML techniques to XRD data analysis will address shortcomings of ML approaches related to data quality and availability, interpretability of the results and model generalizability and robustness. Additionally, future research will likely incorporate more domain knowledge and physical constraints, integrate with quantum physical methods, and apply techniques like real-time data analysis and high-throughput screening to accelerate the discovery of tailored novel materials.","container-title":"Applied Sciences","DOI":"10.3390/app13179992","ISSN":"2076-3417","issue":"17","language":"en","license":"http://creativecommons.org/licenses/by/3.0/","page":"9992","publisher":"Multidisciplinary Digital Publishing Institute","source":"www.mdpi.com","title":"X-ray Diffraction Data Analysis by Machine Learning Methods—A Review","volume":"13","author":[{"family":"Surdu","given":"Vasile-Adrian"},{"family":"Győrgy","given":"Romuald"}],"issued":{"date-parts":[["2023",1]]}}}],"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12</w:t>
      </w:r>
      <w:r w:rsidRPr="004F5961">
        <w:rPr>
          <w:rFonts w:ascii="Arial" w:hAnsi="Arial" w:cs="Arial"/>
        </w:rPr>
        <w:fldChar w:fldCharType="end"/>
      </w:r>
      <w:r w:rsidRPr="004F5961">
        <w:rPr>
          <w:rFonts w:ascii="Arial" w:hAnsi="Arial" w:cs="Arial"/>
        </w:rPr>
        <w:t>.</w:t>
      </w:r>
    </w:p>
    <w:p w:rsidR="006B2357" w:rsidRPr="004F5961" w:rsidRDefault="006B2357" w:rsidP="006B2357">
      <w:pPr>
        <w:rPr>
          <w:rFonts w:ascii="Arial" w:hAnsi="Arial" w:cs="Arial"/>
        </w:rPr>
      </w:pPr>
      <w:r w:rsidRPr="004F5961">
        <w:rPr>
          <w:rFonts w:ascii="Arial" w:hAnsi="Arial" w:cs="Arial"/>
        </w:rPr>
        <w:t>Further work could focus on constructing the database by examining the expected distribution of single-phase versus multi</w:t>
      </w:r>
      <w:r w:rsidR="00A47037">
        <w:rPr>
          <w:rFonts w:ascii="Arial" w:hAnsi="Arial" w:cs="Arial"/>
        </w:rPr>
        <w:t xml:space="preserve"> </w:t>
      </w:r>
      <w:r w:rsidRPr="004F5961">
        <w:rPr>
          <w:rFonts w:ascii="Arial" w:hAnsi="Arial" w:cs="Arial"/>
        </w:rPr>
        <w:t>compound XRD patterns in order to improve classification and quantification performance. We also leave to future work the question of whether alternative deep learning architectures (such as the auto-encoder or Unet) might perform better at reconstructing XRD patterns so that they can more accurately be compared to the original patterns</w:t>
      </w:r>
      <w:r w:rsidRPr="004F5961">
        <w:rPr>
          <w:rFonts w:ascii="Arial" w:hAnsi="Arial" w:cs="Arial"/>
        </w:rPr>
        <w:fldChar w:fldCharType="begin"/>
      </w:r>
      <w:r w:rsidR="004F5961" w:rsidRPr="004F5961">
        <w:rPr>
          <w:rFonts w:ascii="Arial" w:hAnsi="Arial" w:cs="Arial"/>
        </w:rPr>
        <w:instrText xml:space="preserve"> ADDIN ZOTERO_ITEM CSL_CITATION {"citationID":"BYf0lRoW","properties":{"unsorted":false,"formattedCitation":"\\super 8\\nosupersub{}","plainCitation":"8","noteIndex":0},"citationItems":[{"id":53,"uris":["http://zotero.org/users/local/0AHKGj0o/items/KEAIABKL"],"itemData":{"id":53,"type":"article-journal","abstract":"Mineral identification and quantification are key to the understanding and, hence, the capacity to predict material properties. The method of choice for mineral quantification is powder X-ray diffraction (XRD), generally using a Rietveld refinement approach. However, a successful Rietveld refinement requires preliminary identification of the phases that make up the sample. This is generally carried out manually, and this task becomes extremely long or virtually impossible in the case of very large datasets such as those from synchrotron X-ray diffraction computed tomography. To circumvent this issue, this article proposes a novel neural network (NN) method for automating phase identification and quantification. An XRD pattern calculation code was used to generate large datasets of synthetic data that are used to train the NN. This approach offers significant advantages, including the ability to construct databases with a substantial number of XRD patterns and the introduction of extensive variability into these patterns. To enhance the performance of the NN, a specifically designed loss function for proportion inference was employed during the training process, offering improved efficiency and stability compared with traditional functions. The NN, trained exclusively with synthetic data, proved its ability to identify and quantify mineral phases on synthetic and real XRD patterns. Trained NN errors were equal to 0.5% for phase quantification on the synthetic test set, and 6% on the experimental data, in a system containing four phases of contrasting crystal structures (calcite, gibbsite, dolomite and hematite). The proposed method is freely available on GitHub and allows for major advances since it can be applied to any dataset, regardless of the mineral phases present.","container-title":"IUCrJ","DOI":"10.1107/S2052252524006766","ISSN":"2052-2525","issue":"Pt 5","journalAbbreviation":"IUCrJ","language":"eng","page":"859-870","PMID":"39133544","PMCID":"PMC11364039","source":"PubMed","title":"Phase quantification using deep neural network processing of XRD patterns","volume":"11","author":[{"family":"Simonnet","given":"Titouan"},{"family":"Grangeon","given":"Sylvain"},{"family":"Claret","given":"Francis"},{"family":"Maubec","given":"Nicolas"},{"family":"Fall","given":"Mame Diarra"},{"family":"Harba","given":"Rachid"},{"family":"Galerne","given":"Bruno"}],"issued":{"date-parts":[["2024",9,1]]}}}],"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8</w:t>
      </w:r>
      <w:r w:rsidRPr="004F5961">
        <w:rPr>
          <w:rFonts w:ascii="Arial" w:hAnsi="Arial" w:cs="Arial"/>
        </w:rPr>
        <w:fldChar w:fldCharType="end"/>
      </w:r>
      <w:r w:rsidRPr="004F5961">
        <w:rPr>
          <w:rFonts w:ascii="Arial" w:hAnsi="Arial" w:cs="Arial"/>
        </w:rPr>
        <w:t>.</w:t>
      </w:r>
    </w:p>
    <w:p w:rsidR="006B2357" w:rsidRPr="004F5961" w:rsidRDefault="006B2357" w:rsidP="006B2357">
      <w:pPr>
        <w:rPr>
          <w:rFonts w:ascii="Arial" w:hAnsi="Arial" w:cs="Arial"/>
        </w:rPr>
      </w:pPr>
      <w:r w:rsidRPr="004F5961">
        <w:rPr>
          <w:rFonts w:ascii="Arial" w:hAnsi="Arial" w:cs="Arial"/>
        </w:rPr>
        <w:t>While the potential of using high-brilliance radiation for more advanced measurements is mentioned, the availability for follow-up experiments is not discussed in detail. Furthermore, only very few possible examples of transient states, which can be tackled by using adaptive XRD techniques, are discussed, and their scope for dynamic investigations is not elaborated</w:t>
      </w:r>
      <w:r w:rsidRPr="004F5961">
        <w:rPr>
          <w:rFonts w:ascii="Arial" w:hAnsi="Arial" w:cs="Arial"/>
        </w:rPr>
        <w:fldChar w:fldCharType="begin"/>
      </w:r>
      <w:r w:rsidR="004F5961" w:rsidRPr="004F5961">
        <w:rPr>
          <w:rFonts w:ascii="Arial" w:hAnsi="Arial" w:cs="Arial"/>
        </w:rPr>
        <w:instrText xml:space="preserve"> ADDIN ZOTERO_ITEM CSL_CITATION {"citationID":"WZdoyyhY","properties":{"unsorted":false,"formattedCitation":"\\super 7\\nosupersub{}","plainCitation":"7","noteIndex":0},"citationItems":[{"id":51,"uris":["http://zotero.org/users/local/0AHKGj0o/items/FDCMWMJE"],"itemData":{"id":51,"type":"article-journal","abstract":"Machine learning (ML) has become a valuable tool to assist and improve materials characterization, enabling automated interpretation of experimental results with techniques such as X-ray diffraction (XRD) and electron microscopy. Because ML models are fast once trained, there is a key opportunity to bring interpretation in-line with experiments and make on-the-fly decisions to achieve optimal measurement effectiveness, which creates broad opportunities for rapid learning and information extraction from experiments. Here, we demonstrate such a capability with the development of autonomous and adaptive XRD. By coupling an ML algorithm with a physical diffractometer, this method integrates diffraction and analysis such that early experimental information is leveraged to steer measurements toward features that improve the confidence of a model trained to identify crystalline phases. We validate the effectiveness of an adaptive approach by showing that ML-driven XRD can accurately detect trace amounts of materials in multi-phase mixtures with short measurement times. The improved speed of phase detection also enables in situ identification of short-lived intermediate phases formed during solid-state reactions using a standard in-house diffractometer. Our findings showcase the advantages of in-line ML for materials characterization and point to the possibility of more general approaches for adaptive experimentation.","container-title":"npj Computational Materials","DOI":"10.1038/s41524-023-00984-y","journalAbbreviation":"npj Computational Materials","page":"31","source":"ResearchGate","title":"Adaptively driven X-ray diffraction guided by machine learning for autonomous phase identification","volume":"9","author":[{"family":"Szymanski","given":"Nathan"},{"family":"Bartel","given":"Chris"},{"family":"Zeng","given":"Yan"},{"family":"Diallo","given":"Mouhamad"},{"family":"Kim","given":"Haegyeom"},{"family":"Ceder","given":"Gerbrand"}],"issued":{"date-parts":[["2023",3,1]]}}}],"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7</w:t>
      </w:r>
      <w:r w:rsidRPr="004F5961">
        <w:rPr>
          <w:rFonts w:ascii="Arial" w:hAnsi="Arial" w:cs="Arial"/>
        </w:rPr>
        <w:fldChar w:fldCharType="end"/>
      </w:r>
      <w:r w:rsidRPr="004F5961">
        <w:rPr>
          <w:rFonts w:ascii="Arial" w:hAnsi="Arial" w:cs="Arial"/>
        </w:rPr>
        <w:t>.</w:t>
      </w:r>
    </w:p>
    <w:p w:rsidR="006B2357" w:rsidRPr="004F5961" w:rsidRDefault="00585404" w:rsidP="006B2357">
      <w:pPr>
        <w:rPr>
          <w:rFonts w:ascii="Arial" w:hAnsi="Arial" w:cs="Arial"/>
          <w:b/>
        </w:rPr>
      </w:pPr>
      <w:r>
        <w:rPr>
          <w:rFonts w:ascii="Arial" w:hAnsi="Arial" w:cs="Arial"/>
          <w:b/>
        </w:rPr>
        <w:t xml:space="preserve">11.2 </w:t>
      </w:r>
      <w:r w:rsidR="006B2357" w:rsidRPr="004F5961">
        <w:rPr>
          <w:rFonts w:ascii="Arial" w:hAnsi="Arial" w:cs="Arial"/>
          <w:b/>
        </w:rPr>
        <w:t>Automated Pha</w:t>
      </w:r>
      <w:r w:rsidR="0002040E" w:rsidRPr="004F5961">
        <w:rPr>
          <w:rFonts w:ascii="Arial" w:hAnsi="Arial" w:cs="Arial"/>
          <w:b/>
        </w:rPr>
        <w:t>se Identification and Characterization</w:t>
      </w:r>
    </w:p>
    <w:p w:rsidR="0002040E" w:rsidRPr="004F5961" w:rsidRDefault="0002040E" w:rsidP="0002040E">
      <w:pPr>
        <w:rPr>
          <w:rFonts w:ascii="Arial" w:hAnsi="Arial" w:cs="Arial"/>
        </w:rPr>
      </w:pPr>
      <w:r w:rsidRPr="004F5961">
        <w:rPr>
          <w:rFonts w:ascii="Arial" w:hAnsi="Arial" w:cs="Arial"/>
        </w:rPr>
        <w:t xml:space="preserve">The limitations of training on simulated data as opposed to real world scattering data, and subsequently how models will perform on real world samples is not addressed. Furthermore, the paper does not consider potential limitations in the range of 2θ that should be used to generate virtual PDFs for different classes of materials and optimal strategies for training models on </w:t>
      </w:r>
      <w:r w:rsidRPr="004F5961">
        <w:rPr>
          <w:rFonts w:ascii="Arial" w:hAnsi="Arial" w:cs="Arial"/>
        </w:rPr>
        <w:lastRenderedPageBreak/>
        <w:t>virtual PDFs for different materials are not addressed. Though the paper discusses the use of different input representations and features, further research is needed to explor</w:t>
      </w:r>
      <w:r w:rsidR="00A47037">
        <w:rPr>
          <w:rFonts w:ascii="Arial" w:hAnsi="Arial" w:cs="Arial"/>
        </w:rPr>
        <w:t>e strategies for further optimiz</w:t>
      </w:r>
      <w:r w:rsidRPr="004F5961">
        <w:rPr>
          <w:rFonts w:ascii="Arial" w:hAnsi="Arial" w:cs="Arial"/>
        </w:rPr>
        <w:t>ing individual models for different classes of materials. Although the paper demonstrates achievable improvements in prediction accuracy without increasing experimental cost, it is important to explore the potential for scaling up this methodology for high-throughput experiments. The paper acknowledges the effect of measurement noise and diffuse background signals in scattering data but a more detailed analysis of how to address these issues in future work is required</w:t>
      </w:r>
      <w:r w:rsidRPr="004F5961">
        <w:rPr>
          <w:rFonts w:ascii="Arial" w:hAnsi="Arial" w:cs="Arial"/>
        </w:rPr>
        <w:fldChar w:fldCharType="begin"/>
      </w:r>
      <w:r w:rsidR="004F5961" w:rsidRPr="004F5961">
        <w:rPr>
          <w:rFonts w:ascii="Arial" w:hAnsi="Arial" w:cs="Arial"/>
        </w:rPr>
        <w:instrText xml:space="preserve"> ADDIN ZOTERO_ITEM CSL_CITATION {"citationID":"EOVgtvGy","properties":{"unsorted":false,"formattedCitation":"\\super 9\\nosupersub{}","plainCitation":"9","noteIndex":0},"citationItems":[{"id":16,"uris":["http://zotero.org/users/local/0AHKGj0o/items/V8L4SF7H"],"itemData":{"id":16,"type":"article-journal","abstract":"To bolster the accuracy of existing methods for automated phase identification from X-ray diffraction (XRD) patterns, we introduce a machine learning approach that uses a dual representation whereby XRD patterns are augmented with simulated pair distribution functions (PDFs). A convolutional neural network is trained directly on XRD patterns calculated using physics-informed data augmentation, which accounts for experimental artifacts such as lattice strain and crystallographic texture. A second network is trained on PDFs generated via Fourier transform of the augmented XRD patterns. At inference, these networks classify unknown samples by aggregating their predictions in a confidence-weighted sum. We show that such an integrated approach to phase identification provides enhanced accuracy by leveraging the benefits of each model’s input representation. Whereas networks trained on XRD patterns provide a reciprocal space representation and can effectively distinguish large diffraction peaks in multi-phase samples, networks trained on PDFs provide a real space representation and perform better when peaks with low intensity become important. These findings underscore the importance of using diverse input representations for machine learning models in materials science and point to new avenues for automating multi-modal characterization.","container-title":"npj Computational Materials","DOI":"10.1038/s41524-024-01230-9","journalAbbreviation":"npj Computational Materials","source":"ResearchGate","title":"Integrated analysis of X-ray diffraction patterns and pair distribution functions for machine-learned phase identification","volume":"10","author":[{"family":"Szymanski","given":"Nathan"},{"family":"Fu","given":"Sean"},{"family":"Persson","given":"Ellen"},{"family":"Ceder","given":"Gerbrand"}],"issued":{"date-parts":[["2024",2,28]]}}}],"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9</w:t>
      </w:r>
      <w:r w:rsidRPr="004F5961">
        <w:rPr>
          <w:rFonts w:ascii="Arial" w:hAnsi="Arial" w:cs="Arial"/>
        </w:rPr>
        <w:fldChar w:fldCharType="end"/>
      </w:r>
      <w:r w:rsidRPr="004F5961">
        <w:rPr>
          <w:rFonts w:ascii="Arial" w:hAnsi="Arial" w:cs="Arial"/>
        </w:rPr>
        <w:t>.</w:t>
      </w:r>
    </w:p>
    <w:p w:rsidR="0002040E" w:rsidRPr="004F5961" w:rsidRDefault="00A47037" w:rsidP="0002040E">
      <w:pPr>
        <w:rPr>
          <w:rFonts w:ascii="Arial" w:hAnsi="Arial" w:cs="Arial"/>
        </w:rPr>
      </w:pPr>
      <w:r>
        <w:rPr>
          <w:rFonts w:ascii="Arial" w:hAnsi="Arial" w:cs="Arial"/>
        </w:rPr>
        <w:t>We discuss the merits of utiliz</w:t>
      </w:r>
      <w:r w:rsidR="0002040E" w:rsidRPr="004F5961">
        <w:rPr>
          <w:rFonts w:ascii="Arial" w:hAnsi="Arial" w:cs="Arial"/>
        </w:rPr>
        <w:t>ing input descriptors across multiple scales in machine learning models for materials science applications, particularly in relation to automating processes for structure classification and property prediction, including phase identification and analysis. After reading this document, the reader may like to consider whether similar techniques could</w:t>
      </w:r>
      <w:r>
        <w:rPr>
          <w:rFonts w:ascii="Arial" w:hAnsi="Arial" w:cs="Arial"/>
        </w:rPr>
        <w:t xml:space="preserve"> be applied in other characteriz</w:t>
      </w:r>
      <w:r w:rsidR="0002040E" w:rsidRPr="004F5961">
        <w:rPr>
          <w:rFonts w:ascii="Arial" w:hAnsi="Arial" w:cs="Arial"/>
        </w:rPr>
        <w:t>ation methods using data augmentation (e.g. Fourier transformations), and achieve an improvement in accuracy. Further work would also be useful to test robustness to other experimental artifacts such as peak broadening and measurement noise. There is potential for machine learning to automate characterization for different types of data. However, there is a need for more research in this area to develop methods to integrate multi-modal data</w:t>
      </w:r>
      <w:r w:rsidR="0002040E" w:rsidRPr="004F5961">
        <w:rPr>
          <w:rFonts w:ascii="Arial" w:hAnsi="Arial" w:cs="Arial"/>
        </w:rPr>
        <w:fldChar w:fldCharType="begin"/>
      </w:r>
      <w:r w:rsidR="004F5961" w:rsidRPr="004F5961">
        <w:rPr>
          <w:rFonts w:ascii="Arial" w:hAnsi="Arial" w:cs="Arial"/>
        </w:rPr>
        <w:instrText xml:space="preserve"> ADDIN ZOTERO_ITEM CSL_CITATION {"citationID":"XACLTu3F","properties":{"unsorted":false,"formattedCitation":"\\super 9\\nosupersub{}","plainCitation":"9","noteIndex":0},"citationItems":[{"id":16,"uris":["http://zotero.org/users/local/0AHKGj0o/items/V8L4SF7H"],"itemData":{"id":16,"type":"article-journal","abstract":"To bolster the accuracy of existing methods for automated phase identification from X-ray diffraction (XRD) patterns, we introduce a machine learning approach that uses a dual representation whereby XRD patterns are augmented with simulated pair distribution functions (PDFs). A convolutional neural network is trained directly on XRD patterns calculated using physics-informed data augmentation, which accounts for experimental artifacts such as lattice strain and crystallographic texture. A second network is trained on PDFs generated via Fourier transform of the augmented XRD patterns. At inference, these networks classify unknown samples by aggregating their predictions in a confidence-weighted sum. We show that such an integrated approach to phase identification provides enhanced accuracy by leveraging the benefits of each model’s input representation. Whereas networks trained on XRD patterns provide a reciprocal space representation and can effectively distinguish large diffraction peaks in multi-phase samples, networks trained on PDFs provide a real space representation and perform better when peaks with low intensity become important. These findings underscore the importance of using diverse input representations for machine learning models in materials science and point to new avenues for automating multi-modal characterization.","container-title":"npj Computational Materials","DOI":"10.1038/s41524-024-01230-9","journalAbbreviation":"npj Computational Materials","source":"ResearchGate","title":"Integrated analysis of X-ray diffraction patterns and pair distribution functions for machine-learned phase identification","volume":"10","author":[{"family":"Szymanski","given":"Nathan"},{"family":"Fu","given":"Sean"},{"family":"Persson","given":"Ellen"},{"family":"Ceder","given":"Gerbrand"}],"issued":{"date-parts":[["2024",2,28]]}}}],"schema":"https://github.com/citation-style-language/schema/raw/master/csl-citation.json"} </w:instrText>
      </w:r>
      <w:r w:rsidR="0002040E" w:rsidRPr="004F5961">
        <w:rPr>
          <w:rFonts w:ascii="Arial" w:hAnsi="Arial" w:cs="Arial"/>
        </w:rPr>
        <w:fldChar w:fldCharType="separate"/>
      </w:r>
      <w:r w:rsidR="004F5961" w:rsidRPr="004F5961">
        <w:rPr>
          <w:rFonts w:ascii="Arial" w:hAnsi="Arial" w:cs="Arial"/>
          <w:szCs w:val="24"/>
          <w:vertAlign w:val="superscript"/>
        </w:rPr>
        <w:t>9</w:t>
      </w:r>
      <w:r w:rsidR="0002040E" w:rsidRPr="004F5961">
        <w:rPr>
          <w:rFonts w:ascii="Arial" w:hAnsi="Arial" w:cs="Arial"/>
        </w:rPr>
        <w:fldChar w:fldCharType="end"/>
      </w:r>
      <w:r w:rsidR="0002040E" w:rsidRPr="004F5961">
        <w:rPr>
          <w:rFonts w:ascii="Arial" w:hAnsi="Arial" w:cs="Arial"/>
        </w:rPr>
        <w:t>.</w:t>
      </w:r>
    </w:p>
    <w:p w:rsidR="00972EA2" w:rsidRPr="004F5961" w:rsidRDefault="00585404" w:rsidP="0002040E">
      <w:pPr>
        <w:rPr>
          <w:rFonts w:ascii="Arial" w:hAnsi="Arial" w:cs="Arial"/>
          <w:b/>
        </w:rPr>
      </w:pPr>
      <w:r>
        <w:rPr>
          <w:rFonts w:ascii="Arial" w:hAnsi="Arial" w:cs="Arial"/>
          <w:b/>
        </w:rPr>
        <w:t xml:space="preserve">11.3 </w:t>
      </w:r>
      <w:r w:rsidR="00972EA2" w:rsidRPr="004F5961">
        <w:rPr>
          <w:rFonts w:ascii="Arial" w:hAnsi="Arial" w:cs="Arial"/>
          <w:b/>
        </w:rPr>
        <w:t>Multimodal Characterization Network</w:t>
      </w:r>
    </w:p>
    <w:p w:rsidR="00972EA2" w:rsidRPr="004F5961" w:rsidRDefault="00972EA2" w:rsidP="00972EA2">
      <w:pPr>
        <w:rPr>
          <w:rFonts w:ascii="Arial" w:hAnsi="Arial" w:cs="Arial"/>
        </w:rPr>
      </w:pPr>
      <w:r w:rsidRPr="004F5961">
        <w:rPr>
          <w:rFonts w:ascii="Arial" w:hAnsi="Arial" w:cs="Arial"/>
        </w:rPr>
        <w:t>Correlating multi-technique data across laboratories is difficult to achieve consistently; for this purpose, it is necessary to use standardized protocols and calibrations to effectively characterize functional oxides. Even with the progress made in the in situ and operando techniques, two fundamental issues – sensitivity of the synchrotron beam and the complication in the observed data – still hamper real-time observation technologies and their applications. This Special Issue addresses these two key issues and will collect both fundamental and practical research outcomes. Despite the tremendous progress in computational modeling of material behavior, the integration of emerging chemical and physical analyses coupled with AI-assisted data analysis tools remains to be explored in its full potential.</w:t>
      </w:r>
    </w:p>
    <w:p w:rsidR="00972EA2" w:rsidRPr="004F5961" w:rsidRDefault="00972EA2" w:rsidP="00972EA2">
      <w:pPr>
        <w:rPr>
          <w:rFonts w:ascii="Arial" w:hAnsi="Arial" w:cs="Arial"/>
        </w:rPr>
      </w:pPr>
      <w:r w:rsidRPr="004F5961">
        <w:rPr>
          <w:rFonts w:ascii="Arial" w:hAnsi="Arial" w:cs="Arial"/>
        </w:rPr>
        <w:t>While XRD and TEM provide an important overview of the microstructure and its effects on the electronic structure of functional oxides, certain anisotropy, strain, and defect-related phenomena are not addressed in this volume. Building on the current study, future work will explore the application of fully integrated multimodal characterization techniques to the study of bulk and interface advanced oxide materials for applications including next-generation solid-state batteries and photo</w:t>
      </w:r>
      <w:r w:rsidR="00A47037">
        <w:rPr>
          <w:rFonts w:ascii="Arial" w:hAnsi="Arial" w:cs="Arial"/>
        </w:rPr>
        <w:t xml:space="preserve"> </w:t>
      </w:r>
      <w:r w:rsidRPr="004F5961">
        <w:rPr>
          <w:rFonts w:ascii="Arial" w:hAnsi="Arial" w:cs="Arial"/>
        </w:rPr>
        <w:t>catalytic energy conversion/storage systems. New software tool</w:t>
      </w:r>
      <w:r w:rsidR="00A47037">
        <w:rPr>
          <w:rFonts w:ascii="Arial" w:hAnsi="Arial" w:cs="Arial"/>
        </w:rPr>
        <w:t>s for data analysis and visualiz</w:t>
      </w:r>
      <w:r w:rsidRPr="004F5961">
        <w:rPr>
          <w:rFonts w:ascii="Arial" w:hAnsi="Arial" w:cs="Arial"/>
        </w:rPr>
        <w:t>ation have been developed in order to cope with high resolution and 4D data</w:t>
      </w:r>
      <w:r w:rsidR="00A47037">
        <w:rPr>
          <w:rFonts w:ascii="Arial" w:hAnsi="Arial" w:cs="Arial"/>
        </w:rPr>
        <w:t xml:space="preserve"> provided by current characteriz</w:t>
      </w:r>
      <w:r w:rsidRPr="004F5961">
        <w:rPr>
          <w:rFonts w:ascii="Arial" w:hAnsi="Arial" w:cs="Arial"/>
        </w:rPr>
        <w:t>ation methods. There is a further need to address challenges</w:t>
      </w:r>
      <w:r w:rsidR="00A47037">
        <w:rPr>
          <w:rFonts w:ascii="Arial" w:hAnsi="Arial" w:cs="Arial"/>
        </w:rPr>
        <w:t xml:space="preserve"> in data integration, standardiz</w:t>
      </w:r>
      <w:r w:rsidRPr="004F5961">
        <w:rPr>
          <w:rFonts w:ascii="Arial" w:hAnsi="Arial" w:cs="Arial"/>
        </w:rPr>
        <w:t>ation, and reproducibility across different laboratories in order to correlate macroscopic tissue properties with structural features at the nano-scale. Elaborate studies of in situ and operando measurements, including synchrotron-based X-ray diffraction, to gain insights into the real-time structural evolution of complex oxides</w:t>
      </w:r>
      <w:r w:rsidRPr="004F5961">
        <w:rPr>
          <w:rFonts w:ascii="Arial" w:hAnsi="Arial" w:cs="Arial"/>
        </w:rPr>
        <w:fldChar w:fldCharType="begin"/>
      </w:r>
      <w:r w:rsidR="004F5961" w:rsidRPr="004F5961">
        <w:rPr>
          <w:rFonts w:ascii="Arial" w:hAnsi="Arial" w:cs="Arial"/>
        </w:rPr>
        <w:instrText xml:space="preserve"> ADDIN ZOTERO_ITEM CSL_CITATION {"citationID":"HnzOJQeM","properties":{"unsorted":false,"formattedCitation":"\\super 14\\nosupersub{}","plainCitation":"14","noteIndex":0},"citationItems":[{"id":24,"uris":["http://zotero.org/users/local/0AHKGj0o/items/Z3VVVSXM"],"itemData":{"id":24,"type":"article-journal","abstract":"Functional oxide materials represent one of the most versatile classes of compounds in modern materials science, finding wide-ranging applications in electronics, energy storage, catalysis, and sensing technologies. Their performance is intimately linked to their crystal structure, microstructure, and defect distribution, which govern key electronic, optical, and mechanical behaviors. Consequently, accurate characterization of structural and microstructural features is essential to understand structure–property correlations and to guide materials design. Among the various analytical techniques available, X-ray diffraction (XRD) and trans-mission electron microscopy (TEM) have remained the two most indispensable tools for unveiling atomic-scale and crystallo-graphic information in oxides. XRD provides insights into long-range order, phase identification, crystallite size, strain, and tex-ture, while TEM offers direct real-space visualization of grains, interfaces, and lattice defects with atomic resolution. This review critically discusses the principles, recent advances, and practical applications of XRD and TEM in the study of functional oxides such as ZnO, TiO</w:instrText>
      </w:r>
      <w:r w:rsidR="004F5961" w:rsidRPr="004F5961">
        <w:rPr>
          <w:rFonts w:ascii="Cambria Math" w:hAnsi="Cambria Math" w:cs="Cambria Math"/>
        </w:rPr>
        <w:instrText>₂</w:instrText>
      </w:r>
      <w:r w:rsidR="004F5961" w:rsidRPr="004F5961">
        <w:rPr>
          <w:rFonts w:ascii="Arial" w:hAnsi="Arial" w:cs="Arial"/>
        </w:rPr>
        <w:instrText>, SnO</w:instrText>
      </w:r>
      <w:r w:rsidR="004F5961" w:rsidRPr="004F5961">
        <w:rPr>
          <w:rFonts w:ascii="Cambria Math" w:hAnsi="Cambria Math" w:cs="Cambria Math"/>
        </w:rPr>
        <w:instrText>₂</w:instrText>
      </w:r>
      <w:r w:rsidR="004F5961" w:rsidRPr="004F5961">
        <w:rPr>
          <w:rFonts w:ascii="Arial" w:hAnsi="Arial" w:cs="Arial"/>
        </w:rPr>
        <w:instrText>, and SrTiO</w:instrText>
      </w:r>
      <w:r w:rsidR="004F5961" w:rsidRPr="004F5961">
        <w:rPr>
          <w:rFonts w:ascii="Cambria Math" w:hAnsi="Cambria Math" w:cs="Cambria Math"/>
        </w:rPr>
        <w:instrText>₃</w:instrText>
      </w:r>
      <w:r w:rsidR="004F5961" w:rsidRPr="004F5961">
        <w:rPr>
          <w:rFonts w:ascii="Arial" w:hAnsi="Arial" w:cs="Arial"/>
        </w:rPr>
        <w:instrText xml:space="preserve">. Emphasis is placed on the complementary nature of these techniques and how their combined use enables a comprehensive understanding of structural evolution, defect dynamics, and nano structural organization. Furthermore, emerging trends such as in situ/operando measurements, 4D-STEM, and synchrotron-based diffraction are discussed as transforma-tive approaches for real-time and high-resolution material analysis. The review concludes with perspectives on current challenges and future directions toward integrated, multimodal characterization frameworks for advanced oxide materials.","container-title":"Scientia. Technology, Science and Society","DOI":"10.59324/stss.2026.3(2).07","journalAbbreviation":"Scientia. Technology, Science and Society","page":"71-85","source":"ResearchGate","title":"Structural and Microstructural Characterization of Functional Oxide Materials by XRD and TEM","volume":"3","author":[{"family":"Rana","given":"Md"},{"family":"Tanjila","given":"Humaira"}],"issued":{"date-parts":[["2026",2,1]]}}}],"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14</w:t>
      </w:r>
      <w:r w:rsidRPr="004F5961">
        <w:rPr>
          <w:rFonts w:ascii="Arial" w:hAnsi="Arial" w:cs="Arial"/>
        </w:rPr>
        <w:fldChar w:fldCharType="end"/>
      </w:r>
      <w:r w:rsidRPr="004F5961">
        <w:rPr>
          <w:rFonts w:ascii="Arial" w:hAnsi="Arial" w:cs="Arial"/>
        </w:rPr>
        <w:t>.</w:t>
      </w:r>
    </w:p>
    <w:p w:rsidR="00972EA2" w:rsidRPr="004F5961" w:rsidRDefault="00585404" w:rsidP="00972EA2">
      <w:pPr>
        <w:rPr>
          <w:rFonts w:ascii="Arial" w:hAnsi="Arial" w:cs="Arial"/>
          <w:b/>
        </w:rPr>
      </w:pPr>
      <w:r>
        <w:rPr>
          <w:rFonts w:ascii="Arial" w:hAnsi="Arial" w:cs="Arial"/>
          <w:b/>
        </w:rPr>
        <w:t xml:space="preserve">11.4 </w:t>
      </w:r>
      <w:r w:rsidR="00EE19BA" w:rsidRPr="004F5961">
        <w:rPr>
          <w:rFonts w:ascii="Arial" w:hAnsi="Arial" w:cs="Arial"/>
          <w:b/>
        </w:rPr>
        <w:t>Limitation in Amorphous Content Quantification</w:t>
      </w:r>
    </w:p>
    <w:p w:rsidR="00EE19BA" w:rsidRPr="004F5961" w:rsidRDefault="00EE19BA" w:rsidP="00EE19BA">
      <w:pPr>
        <w:rPr>
          <w:rFonts w:ascii="Arial" w:hAnsi="Arial" w:cs="Arial"/>
        </w:rPr>
      </w:pPr>
      <w:r w:rsidRPr="004F5961">
        <w:rPr>
          <w:rFonts w:ascii="Arial" w:hAnsi="Arial" w:cs="Arial"/>
        </w:rPr>
        <w:lastRenderedPageBreak/>
        <w:t>Calculation of radial distribution functions of amorphous phases is a promising avenue that remains to be explored. The results remain unresolved and can be useful for more complex materials. There is a susceptibility to traditional analytical concerns such as preferred orientation and primary extinction in quantitative X-ray analysis. Addressing these issues is essential for improving the reliability of this method. Using an internal standard to determine the total content of the amorphous phase is straightforward, but the implications of this approach have not been fully explored for specific sample types. Achieving accurate lattice parameters is a problem that requires better methods for calibration. The influence of micro</w:t>
      </w:r>
      <w:r w:rsidR="00A47037">
        <w:rPr>
          <w:rFonts w:ascii="Arial" w:hAnsi="Arial" w:cs="Arial"/>
        </w:rPr>
        <w:t xml:space="preserve"> </w:t>
      </w:r>
      <w:r w:rsidRPr="004F5961">
        <w:rPr>
          <w:rFonts w:ascii="Arial" w:hAnsi="Arial" w:cs="Arial"/>
        </w:rPr>
        <w:t>absorption on quantitative analysis is acknowledged; however, a comprehensive strategy to correct for these effects in structure refinement has not yet been developed.</w:t>
      </w:r>
    </w:p>
    <w:p w:rsidR="00EE19BA" w:rsidRPr="004F5961" w:rsidRDefault="00EE19BA" w:rsidP="00EE19BA">
      <w:pPr>
        <w:rPr>
          <w:rFonts w:ascii="Arial" w:hAnsi="Arial" w:cs="Arial"/>
        </w:rPr>
      </w:pPr>
      <w:r w:rsidRPr="004F5961">
        <w:rPr>
          <w:rFonts w:ascii="Arial" w:hAnsi="Arial" w:cs="Arial"/>
        </w:rPr>
        <w:t>Further studies could include development of the functions to calculate radial distribution functions for amorphous phases in the Rietveld analysis code. There is potential for a reliable method for preferred orientation correction. Using the March model for preferred orientation correction could significantly aid quantitative studies. Further study of micro</w:t>
      </w:r>
      <w:r w:rsidR="00A47037">
        <w:rPr>
          <w:rFonts w:ascii="Arial" w:hAnsi="Arial" w:cs="Arial"/>
        </w:rPr>
        <w:t xml:space="preserve"> </w:t>
      </w:r>
      <w:r w:rsidRPr="004F5961">
        <w:rPr>
          <w:rFonts w:ascii="Arial" w:hAnsi="Arial" w:cs="Arial"/>
        </w:rPr>
        <w:t>absorption and refinement of site occupancy factors could yield additional information about the phases and their ordering in the mixtures</w:t>
      </w:r>
      <w:r w:rsidRPr="004F5961">
        <w:rPr>
          <w:rFonts w:ascii="Arial" w:hAnsi="Arial" w:cs="Arial"/>
        </w:rPr>
        <w:fldChar w:fldCharType="begin"/>
      </w:r>
      <w:r w:rsidR="004F5961" w:rsidRPr="004F5961">
        <w:rPr>
          <w:rFonts w:ascii="Arial" w:hAnsi="Arial" w:cs="Arial"/>
        </w:rPr>
        <w:instrText xml:space="preserve"> ADDIN ZOTERO_ITEM CSL_CITATION {"citationID":"IDhwrbMQ","properties":{"unsorted":false,"formattedCitation":"\\super 11\\nosupersub{}","plainCitation":"11","noteIndex":0},"citationItems":[{"id":58,"uris":["http://zotero.org/users/local/0AHKGj0o/items/VF2YEXCX"],"itemData":{"id":58,"type":"article-journal","abstract":"Quantitative phase analysis of multicomponent mixtures using X-ray powder diffraction data has been approached with a modified version of the Rietveld computer program of Wiles &amp; Young [J. Appl. Cryst. (1981), 14, 149–151]. This new method does not require measurement of calibration data nor the use of an internal standard; however, the approximate crystal structure of each phase of interest in a mixture is necessary. The use of an internal standard will allow the determination of total amorphous phase content in a mixture. Analysis of synthetic mixtures yielded high-precision results, with errors generally less than 1.0% absolute. Since this technique fits the complete diffraction pattern, it is less susceptible to primary extinction effects and minor amounts of preferred orientation. Additional benefits of this technique over traditional quantitative analysis methods include the determination of precise cell parameters and approximate chemical compositions, and the potential for the correction of preferred orientation and microabsorption effects.","container-title":"Journal of Applied Crystallography","DOI":"10.1107/S0021889887009415","journalAbbreviation":"Journal of Applied Crystallography","page":"86-91","source":"ResearchGate","title":"Quantitative Phase Analysis Using the Rietveld Method","volume":"21","author":[{"family":"Bish","given":"David"},{"family":"Howard","given":"S."}],"issued":{"date-parts":[["1988",4,1]]}}}],"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11</w:t>
      </w:r>
      <w:r w:rsidRPr="004F5961">
        <w:rPr>
          <w:rFonts w:ascii="Arial" w:hAnsi="Arial" w:cs="Arial"/>
        </w:rPr>
        <w:fldChar w:fldCharType="end"/>
      </w:r>
      <w:r w:rsidRPr="004F5961">
        <w:rPr>
          <w:rFonts w:ascii="Arial" w:hAnsi="Arial" w:cs="Arial"/>
        </w:rPr>
        <w:t>.</w:t>
      </w:r>
    </w:p>
    <w:p w:rsidR="00EE19BA" w:rsidRPr="004F5961" w:rsidRDefault="00585404" w:rsidP="00EE19BA">
      <w:pPr>
        <w:rPr>
          <w:rFonts w:ascii="Arial" w:hAnsi="Arial" w:cs="Arial"/>
        </w:rPr>
      </w:pPr>
      <w:r>
        <w:rPr>
          <w:rFonts w:ascii="Arial" w:hAnsi="Arial" w:cs="Arial"/>
          <w:b/>
        </w:rPr>
        <w:t xml:space="preserve">11.5 </w:t>
      </w:r>
      <w:r w:rsidR="00EE19BA" w:rsidRPr="004F5961">
        <w:rPr>
          <w:rFonts w:ascii="Arial" w:hAnsi="Arial" w:cs="Arial"/>
          <w:b/>
        </w:rPr>
        <w:t>Monitoring of Structural Transformation of Material</w:t>
      </w:r>
    </w:p>
    <w:p w:rsidR="008742F8" w:rsidRPr="004F5961" w:rsidRDefault="008742F8" w:rsidP="008742F8">
      <w:pPr>
        <w:rPr>
          <w:rFonts w:ascii="Arial" w:hAnsi="Arial" w:cs="Arial"/>
          <w:b/>
        </w:rPr>
      </w:pPr>
      <w:r w:rsidRPr="004F5961">
        <w:rPr>
          <w:rFonts w:ascii="Arial" w:hAnsi="Arial" w:cs="Arial"/>
        </w:rPr>
        <w:t>The extent to which structural disorder affects physical properties of advanced materials remains an open question. However, for noncrystalline materials such as glasses, new technology can emerge to serve a wide array of applications. Even though X-ray diffraction techniques and related parameters have been discussed in detail, there are a number of possible correlations between structural parameters and functionalities which have not yet been addressed in detail and can serve as leads for future research. In-situ and operando XRD techniques could be utilized to monitor structural changes of materials in real environment, and have the potential impacts in catalysis and nanotechnology applications</w:t>
      </w:r>
      <w:r w:rsidRPr="004F5961">
        <w:rPr>
          <w:rFonts w:ascii="Arial" w:hAnsi="Arial" w:cs="Arial"/>
        </w:rPr>
        <w:fldChar w:fldCharType="begin"/>
      </w:r>
      <w:r w:rsidR="004F5961" w:rsidRPr="004F5961">
        <w:rPr>
          <w:rFonts w:ascii="Arial" w:hAnsi="Arial" w:cs="Arial"/>
        </w:rPr>
        <w:instrText xml:space="preserve"> ADDIN ZOTERO_ITEM CSL_CITATION {"citationID":"Pg9me5GY","properties":{"unsorted":false,"formattedCitation":"\\super 1\\nosupersub{}","plainCitation":"1","noteIndex":0},"citationItems":[{"id":34,"uris":["http://zotero.org/users/local/0AHKGj0o/items/NG5PYH9S"],"itemData":{"id":34,"type":"article-journal","abstract":"This paper provides an overview of XRD, including its principles, instrumentation, data analysis, and applications. While visual characteristics can aid in identifying certain minerals, powder XRD remains the most reliable and accurate method for phase identification and structural analysis. Beyond crystallography, XRD offers valuable insights into the short- and intermediate-range structures of amorphous materials such as glasses, revealing its broader relevance in emerging technologies. It is widely used for analyzing powders, solids, thin films, and nanomaterial. XRD is often combined with techniques like SEM, TEM, PCS, EBSD, SPM, DLS, ND, and SAED to enhance material characterization. The paper covers fundamental principles such as Bragg’s Law and X-ray interaction with crystal lattices, as well as advancements in XRD instrumentation, including X-ray sources, diffractometer, and detectors, reflecting the rapid scientific progress in XRD technology.","container-title":"Technobius Physics","DOI":"10.54355/tbusphys/3.3.2025.0035","journalAbbreviation":"Technobius Physics","page":"0035","source":"ResearchGate","title":"Comprehensive Overview of X-Ray Diffraction: Principles, Techniques, and Applications in Material Science","title-short":"Comprehensive Overview of X-Ray Diffraction","volume":"3","author":[{"family":"F Mahmood","given":"Hersh"},{"family":"Ahmad","given":"Soran"},{"family":"Mohammed","given":"Masood"}],"issued":{"date-parts":[["2025",8,6]]}}}],"schema":"https://github.com/citation-style-language/schema/raw/master/csl-citation.json"} </w:instrText>
      </w:r>
      <w:r w:rsidRPr="004F5961">
        <w:rPr>
          <w:rFonts w:ascii="Arial" w:hAnsi="Arial" w:cs="Arial"/>
        </w:rPr>
        <w:fldChar w:fldCharType="separate"/>
      </w:r>
      <w:r w:rsidR="004F5961" w:rsidRPr="004F5961">
        <w:rPr>
          <w:rFonts w:ascii="Arial" w:hAnsi="Arial" w:cs="Arial"/>
          <w:szCs w:val="24"/>
          <w:vertAlign w:val="superscript"/>
        </w:rPr>
        <w:t>1</w:t>
      </w:r>
      <w:r w:rsidRPr="004F5961">
        <w:rPr>
          <w:rFonts w:ascii="Arial" w:hAnsi="Arial" w:cs="Arial"/>
        </w:rPr>
        <w:fldChar w:fldCharType="end"/>
      </w:r>
      <w:r w:rsidRPr="004F5961">
        <w:rPr>
          <w:rFonts w:ascii="Arial" w:hAnsi="Arial" w:cs="Arial"/>
        </w:rPr>
        <w:t>.</w:t>
      </w:r>
      <w:r w:rsidR="00EE19BA" w:rsidRPr="004F5961">
        <w:rPr>
          <w:rFonts w:ascii="Arial" w:hAnsi="Arial" w:cs="Arial"/>
          <w:b/>
        </w:rPr>
        <w:t xml:space="preserve"> </w:t>
      </w:r>
    </w:p>
    <w:p w:rsidR="008742F8" w:rsidRPr="004F5961" w:rsidRDefault="00566171" w:rsidP="008742F8">
      <w:pPr>
        <w:rPr>
          <w:rFonts w:ascii="Arial" w:hAnsi="Arial" w:cs="Arial"/>
          <w:b/>
        </w:rPr>
      </w:pPr>
      <w:r>
        <w:rPr>
          <w:rFonts w:ascii="Arial" w:hAnsi="Arial" w:cs="Arial"/>
          <w:b/>
        </w:rPr>
        <w:t>12</w:t>
      </w:r>
      <w:r w:rsidR="00585404">
        <w:rPr>
          <w:rFonts w:ascii="Arial" w:hAnsi="Arial" w:cs="Arial"/>
          <w:b/>
        </w:rPr>
        <w:t xml:space="preserve"> </w:t>
      </w:r>
      <w:proofErr w:type="gramStart"/>
      <w:r w:rsidR="004F5961" w:rsidRPr="004F5961">
        <w:rPr>
          <w:rFonts w:ascii="Arial" w:hAnsi="Arial" w:cs="Arial"/>
          <w:b/>
        </w:rPr>
        <w:t>Conclusion</w:t>
      </w:r>
      <w:proofErr w:type="gramEnd"/>
    </w:p>
    <w:p w:rsidR="004F5961" w:rsidRPr="004F5961" w:rsidRDefault="004F5961" w:rsidP="008742F8">
      <w:pPr>
        <w:rPr>
          <w:rFonts w:ascii="Arial" w:hAnsi="Arial" w:cs="Arial"/>
        </w:rPr>
      </w:pPr>
      <w:r w:rsidRPr="004F5961">
        <w:rPr>
          <w:rFonts w:ascii="Arial" w:hAnsi="Arial" w:cs="Arial"/>
        </w:rPr>
        <w:t>Powder X-ray diffraction (PXRD) provides essential information on the crystallinity, stoichiometry, and defect content of a material. Structures determined from PXRD data can aid in the understanding of a material’s properties an</w:t>
      </w:r>
      <w:r w:rsidR="00A47037">
        <w:rPr>
          <w:rFonts w:ascii="Arial" w:hAnsi="Arial" w:cs="Arial"/>
        </w:rPr>
        <w:t>d provide a framework for modeling behavio</w:t>
      </w:r>
      <w:r w:rsidRPr="004F5961">
        <w:rPr>
          <w:rFonts w:ascii="Arial" w:hAnsi="Arial" w:cs="Arial"/>
        </w:rPr>
        <w:t>r at multiple scales. Importantly, many of the techniques employed in materials science rely on accurate crystallographic information. In addition to well-established appli</w:t>
      </w:r>
      <w:r w:rsidR="00A47037">
        <w:rPr>
          <w:rFonts w:ascii="Arial" w:hAnsi="Arial" w:cs="Arial"/>
        </w:rPr>
        <w:t>cations in materials characteriz</w:t>
      </w:r>
      <w:r w:rsidRPr="004F5961">
        <w:rPr>
          <w:rFonts w:ascii="Arial" w:hAnsi="Arial" w:cs="Arial"/>
        </w:rPr>
        <w:t>ation, PXRD is increasingly applied in emerging fields such as 3D printing, solid-state batteries, pharmaceuticals, and nanotechnology. Studies reviewed</w:t>
      </w:r>
      <w:r w:rsidR="00A47037">
        <w:rPr>
          <w:rFonts w:ascii="Arial" w:hAnsi="Arial" w:cs="Arial"/>
        </w:rPr>
        <w:t xml:space="preserve"> here employ PXRD to characteriz</w:t>
      </w:r>
      <w:r w:rsidRPr="004F5961">
        <w:rPr>
          <w:rFonts w:ascii="Arial" w:hAnsi="Arial" w:cs="Arial"/>
        </w:rPr>
        <w:t>e crystalline, amorphous, and nanocrystalline materials at length scales ranging from bulk to molecular. Integration with other analytical techniques such as transmission electron microscopy (TEM) and solution NMR improves the quality of structural models. Recent developments using machine learning and data-driven strategies to PXRD have dramatically increased analytical speed, accuracy, and automation enabling real-time and high</w:t>
      </w:r>
      <w:r w:rsidR="00A47037">
        <w:rPr>
          <w:rFonts w:ascii="Arial" w:hAnsi="Arial" w:cs="Arial"/>
        </w:rPr>
        <w:t>-throughput material characteriz</w:t>
      </w:r>
      <w:r w:rsidRPr="004F5961">
        <w:rPr>
          <w:rFonts w:ascii="Arial" w:hAnsi="Arial" w:cs="Arial"/>
        </w:rPr>
        <w:t>ation. However, certain limitations, including the presence of amorphous content, d</w:t>
      </w:r>
      <w:r w:rsidR="00A47037">
        <w:rPr>
          <w:rFonts w:ascii="Arial" w:hAnsi="Arial" w:cs="Arial"/>
        </w:rPr>
        <w:t>ata quality, and model generaliz</w:t>
      </w:r>
      <w:r w:rsidRPr="004F5961">
        <w:rPr>
          <w:rFonts w:ascii="Arial" w:hAnsi="Arial" w:cs="Arial"/>
        </w:rPr>
        <w:t xml:space="preserve">ation remain a challenge to improving the technique. Advancements in methodology and the development of a more integrated, multimodal, and </w:t>
      </w:r>
      <w:r w:rsidRPr="004F5961">
        <w:rPr>
          <w:rFonts w:ascii="Arial" w:hAnsi="Arial" w:cs="Arial"/>
        </w:rPr>
        <w:lastRenderedPageBreak/>
        <w:t>interdisciplinary analytical framework</w:t>
      </w:r>
      <w:r w:rsidR="00A47037">
        <w:rPr>
          <w:rFonts w:ascii="Arial" w:hAnsi="Arial" w:cs="Arial"/>
        </w:rPr>
        <w:t xml:space="preserve"> will likely continue to maximiz</w:t>
      </w:r>
      <w:r w:rsidRPr="004F5961">
        <w:rPr>
          <w:rFonts w:ascii="Arial" w:hAnsi="Arial" w:cs="Arial"/>
        </w:rPr>
        <w:t>e the utility of PXRD in materials discovery and ch</w:t>
      </w:r>
      <w:r w:rsidR="00A47037">
        <w:rPr>
          <w:rFonts w:ascii="Arial" w:hAnsi="Arial" w:cs="Arial"/>
        </w:rPr>
        <w:t>aracteriz</w:t>
      </w:r>
      <w:r w:rsidRPr="004F5961">
        <w:rPr>
          <w:rFonts w:ascii="Arial" w:hAnsi="Arial" w:cs="Arial"/>
        </w:rPr>
        <w:t>ation.</w:t>
      </w:r>
    </w:p>
    <w:p w:rsidR="004F5961" w:rsidRPr="004F5961" w:rsidRDefault="004F5961" w:rsidP="008742F8">
      <w:pPr>
        <w:rPr>
          <w:rFonts w:ascii="Arial" w:hAnsi="Arial" w:cs="Arial"/>
        </w:rPr>
      </w:pPr>
    </w:p>
    <w:p w:rsidR="004F5961" w:rsidRPr="004F5961" w:rsidRDefault="004F5961" w:rsidP="008742F8">
      <w:pPr>
        <w:rPr>
          <w:rFonts w:ascii="Arial" w:hAnsi="Arial" w:cs="Arial"/>
          <w:b/>
        </w:rPr>
      </w:pPr>
      <w:r w:rsidRPr="004F5961">
        <w:rPr>
          <w:rFonts w:ascii="Arial" w:hAnsi="Arial" w:cs="Arial"/>
          <w:b/>
        </w:rPr>
        <w:t>References</w:t>
      </w:r>
    </w:p>
    <w:p w:rsidR="004F5961" w:rsidRPr="004F5961" w:rsidRDefault="004F5961" w:rsidP="004F5961">
      <w:pPr>
        <w:pStyle w:val="Bibliography"/>
        <w:rPr>
          <w:rFonts w:ascii="Arial" w:hAnsi="Arial" w:cs="Arial"/>
        </w:rPr>
      </w:pPr>
      <w:r w:rsidRPr="004F5961">
        <w:rPr>
          <w:rFonts w:ascii="Arial" w:hAnsi="Arial" w:cs="Arial"/>
        </w:rPr>
        <w:fldChar w:fldCharType="begin"/>
      </w:r>
      <w:r w:rsidRPr="004F5961">
        <w:rPr>
          <w:rFonts w:ascii="Arial" w:hAnsi="Arial" w:cs="Arial"/>
        </w:rPr>
        <w:instrText xml:space="preserve"> ADDIN ZOTERO_BIBL {"uncited":[],"omitted":[],"custom":[]} CSL_BIBLIOGRAPHY </w:instrText>
      </w:r>
      <w:r w:rsidRPr="004F5961">
        <w:rPr>
          <w:rFonts w:ascii="Arial" w:hAnsi="Arial" w:cs="Arial"/>
        </w:rPr>
        <w:fldChar w:fldCharType="separate"/>
      </w:r>
      <w:r w:rsidRPr="004F5961">
        <w:rPr>
          <w:rFonts w:ascii="Arial" w:hAnsi="Arial" w:cs="Arial"/>
        </w:rPr>
        <w:t>(1)</w:t>
      </w:r>
      <w:r w:rsidRPr="004F5961">
        <w:rPr>
          <w:rFonts w:ascii="Arial" w:hAnsi="Arial" w:cs="Arial"/>
        </w:rPr>
        <w:tab/>
        <w:t xml:space="preserve">F Mahmood, H.; Ahmad, S.; Mohammed, M. Comprehensive Overview of X-Ray Diffraction: Principles, Techniques, and Applications in Material Science. </w:t>
      </w:r>
      <w:r w:rsidRPr="004F5961">
        <w:rPr>
          <w:rFonts w:ascii="Arial" w:hAnsi="Arial" w:cs="Arial"/>
          <w:i/>
          <w:iCs/>
        </w:rPr>
        <w:t>Technobius Phys.</w:t>
      </w:r>
      <w:r w:rsidRPr="004F5961">
        <w:rPr>
          <w:rFonts w:ascii="Arial" w:hAnsi="Arial" w:cs="Arial"/>
        </w:rPr>
        <w:t xml:space="preserve"> </w:t>
      </w:r>
      <w:r w:rsidRPr="004F5961">
        <w:rPr>
          <w:rFonts w:ascii="Arial" w:hAnsi="Arial" w:cs="Arial"/>
          <w:b/>
          <w:bCs/>
        </w:rPr>
        <w:t>2025</w:t>
      </w:r>
      <w:r w:rsidRPr="004F5961">
        <w:rPr>
          <w:rFonts w:ascii="Arial" w:hAnsi="Arial" w:cs="Arial"/>
        </w:rPr>
        <w:t xml:space="preserve">, </w:t>
      </w:r>
      <w:r w:rsidRPr="004F5961">
        <w:rPr>
          <w:rFonts w:ascii="Arial" w:hAnsi="Arial" w:cs="Arial"/>
          <w:i/>
          <w:iCs/>
        </w:rPr>
        <w:t>3</w:t>
      </w:r>
      <w:r w:rsidRPr="004F5961">
        <w:rPr>
          <w:rFonts w:ascii="Arial" w:hAnsi="Arial" w:cs="Arial"/>
        </w:rPr>
        <w:t>, 0035. https://doi.org/10.54355/tbusphys/3.3.2025.0035.</w:t>
      </w:r>
    </w:p>
    <w:p w:rsidR="004F5961" w:rsidRPr="004F5961" w:rsidRDefault="004F5961" w:rsidP="004F5961">
      <w:pPr>
        <w:pStyle w:val="Bibliography"/>
        <w:rPr>
          <w:rFonts w:ascii="Arial" w:hAnsi="Arial" w:cs="Arial"/>
        </w:rPr>
      </w:pPr>
      <w:r w:rsidRPr="004F5961">
        <w:rPr>
          <w:rFonts w:ascii="Arial" w:hAnsi="Arial" w:cs="Arial"/>
        </w:rPr>
        <w:t>(2)</w:t>
      </w:r>
      <w:r w:rsidRPr="004F5961">
        <w:rPr>
          <w:rFonts w:ascii="Arial" w:hAnsi="Arial" w:cs="Arial"/>
        </w:rPr>
        <w:tab/>
        <w:t xml:space="preserve">Tiwari, D.; Talreja, S. POWDER X-RAY CRYSTALLOGRAPHY-A POWERFUL TOOL OF ANALYSIS AND IDENTIFICATION. </w:t>
      </w:r>
      <w:r w:rsidRPr="004F5961">
        <w:rPr>
          <w:rFonts w:ascii="Arial" w:hAnsi="Arial" w:cs="Arial"/>
          <w:i/>
          <w:iCs/>
        </w:rPr>
        <w:t>Int. J. Anal. Exp. Modal Anal.</w:t>
      </w:r>
      <w:r w:rsidRPr="004F5961">
        <w:rPr>
          <w:rFonts w:ascii="Arial" w:hAnsi="Arial" w:cs="Arial"/>
        </w:rPr>
        <w:t xml:space="preserve"> </w:t>
      </w:r>
      <w:r w:rsidRPr="004F5961">
        <w:rPr>
          <w:rFonts w:ascii="Arial" w:hAnsi="Arial" w:cs="Arial"/>
          <w:b/>
          <w:bCs/>
        </w:rPr>
        <w:t>2020</w:t>
      </w:r>
      <w:r w:rsidRPr="004F5961">
        <w:rPr>
          <w:rFonts w:ascii="Arial" w:hAnsi="Arial" w:cs="Arial"/>
        </w:rPr>
        <w:t xml:space="preserve">, </w:t>
      </w:r>
      <w:r w:rsidRPr="004F5961">
        <w:rPr>
          <w:rFonts w:ascii="Arial" w:hAnsi="Arial" w:cs="Arial"/>
          <w:i/>
          <w:iCs/>
        </w:rPr>
        <w:t>12</w:t>
      </w:r>
      <w:r w:rsidRPr="004F5961">
        <w:rPr>
          <w:rFonts w:ascii="Arial" w:hAnsi="Arial" w:cs="Arial"/>
        </w:rPr>
        <w:t>, 109–116.</w:t>
      </w:r>
    </w:p>
    <w:p w:rsidR="004F5961" w:rsidRPr="004F5961" w:rsidRDefault="004F5961" w:rsidP="004F5961">
      <w:pPr>
        <w:pStyle w:val="Bibliography"/>
        <w:rPr>
          <w:rFonts w:ascii="Arial" w:hAnsi="Arial" w:cs="Arial"/>
        </w:rPr>
      </w:pPr>
      <w:r w:rsidRPr="004F5961">
        <w:rPr>
          <w:rFonts w:ascii="Arial" w:hAnsi="Arial" w:cs="Arial"/>
        </w:rPr>
        <w:t>(3)</w:t>
      </w:r>
      <w:r w:rsidRPr="004F5961">
        <w:rPr>
          <w:rFonts w:ascii="Arial" w:hAnsi="Arial" w:cs="Arial"/>
        </w:rPr>
        <w:tab/>
        <w:t xml:space="preserve">Jamshidi Rodbari, R.; Wendelbo, R. W.; JAMSHIDI, L.; HERNÁNDEZ, E.; NASCIMENTO, L. Study of Physical and Chemical Characterization of Nanocomposite Polystyrene / Graphene Oxide High Acidity Can Be Applied in Thin Films. </w:t>
      </w:r>
      <w:r w:rsidRPr="004F5961">
        <w:rPr>
          <w:rFonts w:ascii="Arial" w:hAnsi="Arial" w:cs="Arial"/>
          <w:i/>
          <w:iCs/>
        </w:rPr>
        <w:t>J. Chil. Chem. Soc.</w:t>
      </w:r>
      <w:r w:rsidRPr="004F5961">
        <w:rPr>
          <w:rFonts w:ascii="Arial" w:hAnsi="Arial" w:cs="Arial"/>
        </w:rPr>
        <w:t xml:space="preserve"> </w:t>
      </w:r>
      <w:r w:rsidRPr="004F5961">
        <w:rPr>
          <w:rFonts w:ascii="Arial" w:hAnsi="Arial" w:cs="Arial"/>
          <w:b/>
          <w:bCs/>
        </w:rPr>
        <w:t>2016</w:t>
      </w:r>
      <w:r w:rsidRPr="004F5961">
        <w:rPr>
          <w:rFonts w:ascii="Arial" w:hAnsi="Arial" w:cs="Arial"/>
        </w:rPr>
        <w:t xml:space="preserve">, </w:t>
      </w:r>
      <w:r w:rsidRPr="004F5961">
        <w:rPr>
          <w:rFonts w:ascii="Arial" w:hAnsi="Arial" w:cs="Arial"/>
          <w:i/>
          <w:iCs/>
        </w:rPr>
        <w:t>61</w:t>
      </w:r>
      <w:r w:rsidRPr="004F5961">
        <w:rPr>
          <w:rFonts w:ascii="Arial" w:hAnsi="Arial" w:cs="Arial"/>
        </w:rPr>
        <w:t>, 3120–3124. https://doi.org/10.4067/S0717-97072016000300023.</w:t>
      </w:r>
    </w:p>
    <w:p w:rsidR="004F5961" w:rsidRPr="004F5961" w:rsidRDefault="004F5961" w:rsidP="004F5961">
      <w:pPr>
        <w:pStyle w:val="Bibliography"/>
        <w:rPr>
          <w:rFonts w:ascii="Arial" w:hAnsi="Arial" w:cs="Arial"/>
        </w:rPr>
      </w:pPr>
      <w:r w:rsidRPr="004F5961">
        <w:rPr>
          <w:rFonts w:ascii="Arial" w:hAnsi="Arial" w:cs="Arial"/>
        </w:rPr>
        <w:t>(4)</w:t>
      </w:r>
      <w:r w:rsidRPr="004F5961">
        <w:rPr>
          <w:rFonts w:ascii="Arial" w:hAnsi="Arial" w:cs="Arial"/>
        </w:rPr>
        <w:tab/>
        <w:t xml:space="preserve">Vinila, V.; Jacob, R.; Mony, A.; Nair, H.; Issac, S.; Rajan, S.; Nair, A.; ISAC, Dr. J. XRD Studies on Nano Crystalline Ceramic Superconductor PbSrCaCuO at Different Treating Temperatures. </w:t>
      </w:r>
      <w:r w:rsidRPr="004F5961">
        <w:rPr>
          <w:rFonts w:ascii="Arial" w:hAnsi="Arial" w:cs="Arial"/>
          <w:i/>
          <w:iCs/>
        </w:rPr>
        <w:t>Cryst. Struct. Theory Appl.</w:t>
      </w:r>
      <w:r w:rsidRPr="004F5961">
        <w:rPr>
          <w:rFonts w:ascii="Arial" w:hAnsi="Arial" w:cs="Arial"/>
        </w:rPr>
        <w:t xml:space="preserve"> </w:t>
      </w:r>
      <w:r w:rsidRPr="004F5961">
        <w:rPr>
          <w:rFonts w:ascii="Arial" w:hAnsi="Arial" w:cs="Arial"/>
          <w:b/>
          <w:bCs/>
        </w:rPr>
        <w:t>2014</w:t>
      </w:r>
      <w:r w:rsidRPr="004F5961">
        <w:rPr>
          <w:rFonts w:ascii="Arial" w:hAnsi="Arial" w:cs="Arial"/>
        </w:rPr>
        <w:t xml:space="preserve">, </w:t>
      </w:r>
      <w:r w:rsidRPr="004F5961">
        <w:rPr>
          <w:rFonts w:ascii="Arial" w:hAnsi="Arial" w:cs="Arial"/>
          <w:i/>
          <w:iCs/>
        </w:rPr>
        <w:t>03</w:t>
      </w:r>
      <w:r w:rsidRPr="004F5961">
        <w:rPr>
          <w:rFonts w:ascii="Arial" w:hAnsi="Arial" w:cs="Arial"/>
        </w:rPr>
        <w:t>, 1–9. https://doi.org/10.4236/csta.2014.31001.</w:t>
      </w:r>
    </w:p>
    <w:p w:rsidR="004F5961" w:rsidRPr="004F5961" w:rsidRDefault="004F5961" w:rsidP="004F5961">
      <w:pPr>
        <w:pStyle w:val="Bibliography"/>
        <w:rPr>
          <w:rFonts w:ascii="Arial" w:hAnsi="Arial" w:cs="Arial"/>
        </w:rPr>
      </w:pPr>
      <w:r w:rsidRPr="004F5961">
        <w:rPr>
          <w:rFonts w:ascii="Arial" w:hAnsi="Arial" w:cs="Arial"/>
        </w:rPr>
        <w:t>(5)</w:t>
      </w:r>
      <w:r w:rsidRPr="004F5961">
        <w:rPr>
          <w:rFonts w:ascii="Arial" w:hAnsi="Arial" w:cs="Arial"/>
        </w:rPr>
        <w:tab/>
        <w:t xml:space="preserve">Kozlovskaya, K.; Ovchinnikova, E.; Kokubun, J.; Rogalev, A.; Wilhelm, F.; Guillou, F.; Bergevin, F.; Konstantinova, A.; Dmitrienko, V. Determination of Absolute Structure of Chiral Crystals Using Three-Wave X-Ray Diffraction. </w:t>
      </w:r>
      <w:r w:rsidRPr="004F5961">
        <w:rPr>
          <w:rFonts w:ascii="Arial" w:hAnsi="Arial" w:cs="Arial"/>
          <w:i/>
          <w:iCs/>
        </w:rPr>
        <w:t>Crystals</w:t>
      </w:r>
      <w:r w:rsidRPr="004F5961">
        <w:rPr>
          <w:rFonts w:ascii="Arial" w:hAnsi="Arial" w:cs="Arial"/>
        </w:rPr>
        <w:t xml:space="preserve"> </w:t>
      </w:r>
      <w:r w:rsidRPr="004F5961">
        <w:rPr>
          <w:rFonts w:ascii="Arial" w:hAnsi="Arial" w:cs="Arial"/>
          <w:b/>
          <w:bCs/>
        </w:rPr>
        <w:t>2021</w:t>
      </w:r>
      <w:r w:rsidRPr="004F5961">
        <w:rPr>
          <w:rFonts w:ascii="Arial" w:hAnsi="Arial" w:cs="Arial"/>
        </w:rPr>
        <w:t xml:space="preserve">, </w:t>
      </w:r>
      <w:r w:rsidRPr="004F5961">
        <w:rPr>
          <w:rFonts w:ascii="Arial" w:hAnsi="Arial" w:cs="Arial"/>
          <w:i/>
          <w:iCs/>
        </w:rPr>
        <w:t>11</w:t>
      </w:r>
      <w:r w:rsidRPr="004F5961">
        <w:rPr>
          <w:rFonts w:ascii="Arial" w:hAnsi="Arial" w:cs="Arial"/>
        </w:rPr>
        <w:t>, 1389. https://doi.org/10.3390/cryst11111389.</w:t>
      </w:r>
    </w:p>
    <w:p w:rsidR="004F5961" w:rsidRPr="004F5961" w:rsidRDefault="004F5961" w:rsidP="004F5961">
      <w:pPr>
        <w:pStyle w:val="Bibliography"/>
        <w:rPr>
          <w:rFonts w:ascii="Arial" w:hAnsi="Arial" w:cs="Arial"/>
        </w:rPr>
      </w:pPr>
      <w:r w:rsidRPr="004F5961">
        <w:rPr>
          <w:rFonts w:ascii="Arial" w:hAnsi="Arial" w:cs="Arial"/>
        </w:rPr>
        <w:t>(6)</w:t>
      </w:r>
      <w:r w:rsidRPr="004F5961">
        <w:rPr>
          <w:rFonts w:ascii="Arial" w:hAnsi="Arial" w:cs="Arial"/>
        </w:rPr>
        <w:tab/>
        <w:t xml:space="preserve">Lee, J.; Oba, J.; Ohba, N.; Kajita, S. Creation of Crystal Structure Reproducing X-Ray Diffraction Pattern without Using Database. </w:t>
      </w:r>
      <w:r w:rsidRPr="004F5961">
        <w:rPr>
          <w:rFonts w:ascii="Arial" w:hAnsi="Arial" w:cs="Arial"/>
          <w:i/>
          <w:iCs/>
        </w:rPr>
        <w:t>Npj Comput. Mater.</w:t>
      </w:r>
      <w:r w:rsidRPr="004F5961">
        <w:rPr>
          <w:rFonts w:ascii="Arial" w:hAnsi="Arial" w:cs="Arial"/>
        </w:rPr>
        <w:t xml:space="preserve"> </w:t>
      </w:r>
      <w:r w:rsidRPr="004F5961">
        <w:rPr>
          <w:rFonts w:ascii="Arial" w:hAnsi="Arial" w:cs="Arial"/>
          <w:b/>
          <w:bCs/>
        </w:rPr>
        <w:t>2023</w:t>
      </w:r>
      <w:r w:rsidRPr="004F5961">
        <w:rPr>
          <w:rFonts w:ascii="Arial" w:hAnsi="Arial" w:cs="Arial"/>
        </w:rPr>
        <w:t xml:space="preserve">, </w:t>
      </w:r>
      <w:r w:rsidRPr="004F5961">
        <w:rPr>
          <w:rFonts w:ascii="Arial" w:hAnsi="Arial" w:cs="Arial"/>
          <w:i/>
          <w:iCs/>
        </w:rPr>
        <w:t>9</w:t>
      </w:r>
      <w:r w:rsidRPr="004F5961">
        <w:rPr>
          <w:rFonts w:ascii="Arial" w:hAnsi="Arial" w:cs="Arial"/>
        </w:rPr>
        <w:t>. https://doi.org/10.1038/s41524-023-01096-3.</w:t>
      </w:r>
    </w:p>
    <w:p w:rsidR="004F5961" w:rsidRPr="004F5961" w:rsidRDefault="004F5961" w:rsidP="004F5961">
      <w:pPr>
        <w:pStyle w:val="Bibliography"/>
        <w:rPr>
          <w:rFonts w:ascii="Arial" w:hAnsi="Arial" w:cs="Arial"/>
        </w:rPr>
      </w:pPr>
      <w:r w:rsidRPr="004F5961">
        <w:rPr>
          <w:rFonts w:ascii="Arial" w:hAnsi="Arial" w:cs="Arial"/>
        </w:rPr>
        <w:t>(7)</w:t>
      </w:r>
      <w:r w:rsidRPr="004F5961">
        <w:rPr>
          <w:rFonts w:ascii="Arial" w:hAnsi="Arial" w:cs="Arial"/>
        </w:rPr>
        <w:tab/>
        <w:t xml:space="preserve">Szymanski, N.; Bartel, C.; Zeng, Y.; Diallo, M.; Kim, H.; Ceder, G. Adaptively Driven X-Ray Diffraction Guided by Machine Learning for Autonomous Phase Identification. </w:t>
      </w:r>
      <w:r w:rsidRPr="004F5961">
        <w:rPr>
          <w:rFonts w:ascii="Arial" w:hAnsi="Arial" w:cs="Arial"/>
          <w:i/>
          <w:iCs/>
        </w:rPr>
        <w:t>Npj Comput. Mater.</w:t>
      </w:r>
      <w:r w:rsidRPr="004F5961">
        <w:rPr>
          <w:rFonts w:ascii="Arial" w:hAnsi="Arial" w:cs="Arial"/>
        </w:rPr>
        <w:t xml:space="preserve"> </w:t>
      </w:r>
      <w:r w:rsidRPr="004F5961">
        <w:rPr>
          <w:rFonts w:ascii="Arial" w:hAnsi="Arial" w:cs="Arial"/>
          <w:b/>
          <w:bCs/>
        </w:rPr>
        <w:t>2023</w:t>
      </w:r>
      <w:r w:rsidRPr="004F5961">
        <w:rPr>
          <w:rFonts w:ascii="Arial" w:hAnsi="Arial" w:cs="Arial"/>
        </w:rPr>
        <w:t xml:space="preserve">, </w:t>
      </w:r>
      <w:r w:rsidRPr="004F5961">
        <w:rPr>
          <w:rFonts w:ascii="Arial" w:hAnsi="Arial" w:cs="Arial"/>
          <w:i/>
          <w:iCs/>
        </w:rPr>
        <w:t>9</w:t>
      </w:r>
      <w:r w:rsidRPr="004F5961">
        <w:rPr>
          <w:rFonts w:ascii="Arial" w:hAnsi="Arial" w:cs="Arial"/>
        </w:rPr>
        <w:t>, 31. https://doi.org/10.1038/s41524-023-00984-y.</w:t>
      </w:r>
    </w:p>
    <w:p w:rsidR="004F5961" w:rsidRPr="004F5961" w:rsidRDefault="004F5961" w:rsidP="004F5961">
      <w:pPr>
        <w:pStyle w:val="Bibliography"/>
        <w:rPr>
          <w:rFonts w:ascii="Arial" w:hAnsi="Arial" w:cs="Arial"/>
        </w:rPr>
      </w:pPr>
      <w:r w:rsidRPr="004F5961">
        <w:rPr>
          <w:rFonts w:ascii="Arial" w:hAnsi="Arial" w:cs="Arial"/>
        </w:rPr>
        <w:t>(8)</w:t>
      </w:r>
      <w:r w:rsidRPr="004F5961">
        <w:rPr>
          <w:rFonts w:ascii="Arial" w:hAnsi="Arial" w:cs="Arial"/>
        </w:rPr>
        <w:tab/>
        <w:t xml:space="preserve">Simonnet, T.; Grangeon, S.; Claret, F.; Maubec, N.; Fall, M. D.; Harba, R.; Galerne, B. Phase Quantification Using Deep Neural Network Processing of XRD Patterns. </w:t>
      </w:r>
      <w:r w:rsidRPr="004F5961">
        <w:rPr>
          <w:rFonts w:ascii="Arial" w:hAnsi="Arial" w:cs="Arial"/>
          <w:i/>
          <w:iCs/>
        </w:rPr>
        <w:t>IUCrJ</w:t>
      </w:r>
      <w:r w:rsidRPr="004F5961">
        <w:rPr>
          <w:rFonts w:ascii="Arial" w:hAnsi="Arial" w:cs="Arial"/>
        </w:rPr>
        <w:t xml:space="preserve"> </w:t>
      </w:r>
      <w:r w:rsidRPr="004F5961">
        <w:rPr>
          <w:rFonts w:ascii="Arial" w:hAnsi="Arial" w:cs="Arial"/>
          <w:b/>
          <w:bCs/>
        </w:rPr>
        <w:t>2024</w:t>
      </w:r>
      <w:r w:rsidRPr="004F5961">
        <w:rPr>
          <w:rFonts w:ascii="Arial" w:hAnsi="Arial" w:cs="Arial"/>
        </w:rPr>
        <w:t xml:space="preserve">, </w:t>
      </w:r>
      <w:r w:rsidRPr="004F5961">
        <w:rPr>
          <w:rFonts w:ascii="Arial" w:hAnsi="Arial" w:cs="Arial"/>
          <w:i/>
          <w:iCs/>
        </w:rPr>
        <w:t>11</w:t>
      </w:r>
      <w:r w:rsidRPr="004F5961">
        <w:rPr>
          <w:rFonts w:ascii="Arial" w:hAnsi="Arial" w:cs="Arial"/>
        </w:rPr>
        <w:t xml:space="preserve"> (Pt 5), 859–870. https://doi.org/10.1107/S2052252524006766.</w:t>
      </w:r>
    </w:p>
    <w:p w:rsidR="004F5961" w:rsidRPr="004F5961" w:rsidRDefault="004F5961" w:rsidP="004F5961">
      <w:pPr>
        <w:pStyle w:val="Bibliography"/>
        <w:rPr>
          <w:rFonts w:ascii="Arial" w:hAnsi="Arial" w:cs="Arial"/>
        </w:rPr>
      </w:pPr>
      <w:r w:rsidRPr="004F5961">
        <w:rPr>
          <w:rFonts w:ascii="Arial" w:hAnsi="Arial" w:cs="Arial"/>
        </w:rPr>
        <w:t>(9)</w:t>
      </w:r>
      <w:r w:rsidRPr="004F5961">
        <w:rPr>
          <w:rFonts w:ascii="Arial" w:hAnsi="Arial" w:cs="Arial"/>
        </w:rPr>
        <w:tab/>
        <w:t xml:space="preserve">Szymanski, N.; Fu, S.; Persson, E.; Ceder, G. Integrated Analysis of X-Ray Diffraction Patterns and Pair Distribution Functions for Machine-Learned Phase Identification. </w:t>
      </w:r>
      <w:r w:rsidRPr="004F5961">
        <w:rPr>
          <w:rFonts w:ascii="Arial" w:hAnsi="Arial" w:cs="Arial"/>
          <w:i/>
          <w:iCs/>
        </w:rPr>
        <w:t>Npj Comput. Mater.</w:t>
      </w:r>
      <w:r w:rsidRPr="004F5961">
        <w:rPr>
          <w:rFonts w:ascii="Arial" w:hAnsi="Arial" w:cs="Arial"/>
        </w:rPr>
        <w:t xml:space="preserve"> </w:t>
      </w:r>
      <w:r w:rsidRPr="004F5961">
        <w:rPr>
          <w:rFonts w:ascii="Arial" w:hAnsi="Arial" w:cs="Arial"/>
          <w:b/>
          <w:bCs/>
        </w:rPr>
        <w:t>2024</w:t>
      </w:r>
      <w:r w:rsidRPr="004F5961">
        <w:rPr>
          <w:rFonts w:ascii="Arial" w:hAnsi="Arial" w:cs="Arial"/>
        </w:rPr>
        <w:t xml:space="preserve">, </w:t>
      </w:r>
      <w:r w:rsidRPr="004F5961">
        <w:rPr>
          <w:rFonts w:ascii="Arial" w:hAnsi="Arial" w:cs="Arial"/>
          <w:i/>
          <w:iCs/>
        </w:rPr>
        <w:t>10</w:t>
      </w:r>
      <w:r w:rsidRPr="004F5961">
        <w:rPr>
          <w:rFonts w:ascii="Arial" w:hAnsi="Arial" w:cs="Arial"/>
        </w:rPr>
        <w:t>. https://doi.org/10.1038/s41524-024-01230-9.</w:t>
      </w:r>
    </w:p>
    <w:p w:rsidR="004F5961" w:rsidRPr="004F5961" w:rsidRDefault="004F5961" w:rsidP="004F5961">
      <w:pPr>
        <w:pStyle w:val="Bibliography"/>
        <w:rPr>
          <w:rFonts w:ascii="Arial" w:hAnsi="Arial" w:cs="Arial"/>
        </w:rPr>
      </w:pPr>
      <w:r w:rsidRPr="004F5961">
        <w:rPr>
          <w:rFonts w:ascii="Arial" w:hAnsi="Arial" w:cs="Arial"/>
        </w:rPr>
        <w:t>(10)</w:t>
      </w:r>
      <w:r w:rsidRPr="004F5961">
        <w:rPr>
          <w:rFonts w:ascii="Arial" w:hAnsi="Arial" w:cs="Arial"/>
        </w:rPr>
        <w:tab/>
        <w:t xml:space="preserve">Chipera, S.; Bish, D. Fitting Full X-Ray Diffraction Patterns for Quantitative Analysis: A Method for Readily Quantifying Crystalline and Disordered Phases. </w:t>
      </w:r>
      <w:r w:rsidRPr="004F5961">
        <w:rPr>
          <w:rFonts w:ascii="Arial" w:hAnsi="Arial" w:cs="Arial"/>
          <w:i/>
          <w:iCs/>
        </w:rPr>
        <w:t>Adv. Mater. Phys. Chem.</w:t>
      </w:r>
      <w:r w:rsidRPr="004F5961">
        <w:rPr>
          <w:rFonts w:ascii="Arial" w:hAnsi="Arial" w:cs="Arial"/>
        </w:rPr>
        <w:t xml:space="preserve"> </w:t>
      </w:r>
      <w:r w:rsidRPr="004F5961">
        <w:rPr>
          <w:rFonts w:ascii="Arial" w:hAnsi="Arial" w:cs="Arial"/>
          <w:b/>
          <w:bCs/>
        </w:rPr>
        <w:t>2013</w:t>
      </w:r>
      <w:r w:rsidRPr="004F5961">
        <w:rPr>
          <w:rFonts w:ascii="Arial" w:hAnsi="Arial" w:cs="Arial"/>
        </w:rPr>
        <w:t xml:space="preserve">, </w:t>
      </w:r>
      <w:r w:rsidRPr="004F5961">
        <w:rPr>
          <w:rFonts w:ascii="Arial" w:hAnsi="Arial" w:cs="Arial"/>
          <w:i/>
          <w:iCs/>
        </w:rPr>
        <w:t>3</w:t>
      </w:r>
      <w:r w:rsidRPr="004F5961">
        <w:rPr>
          <w:rFonts w:ascii="Arial" w:hAnsi="Arial" w:cs="Arial"/>
        </w:rPr>
        <w:t>, 47–53. https://doi.org/10.4236/ampc.2013.31A007.</w:t>
      </w:r>
    </w:p>
    <w:p w:rsidR="004F5961" w:rsidRPr="004F5961" w:rsidRDefault="004F5961" w:rsidP="004F5961">
      <w:pPr>
        <w:pStyle w:val="Bibliography"/>
        <w:rPr>
          <w:rFonts w:ascii="Arial" w:hAnsi="Arial" w:cs="Arial"/>
        </w:rPr>
      </w:pPr>
      <w:r w:rsidRPr="004F5961">
        <w:rPr>
          <w:rFonts w:ascii="Arial" w:hAnsi="Arial" w:cs="Arial"/>
        </w:rPr>
        <w:t>(11)</w:t>
      </w:r>
      <w:r w:rsidRPr="004F5961">
        <w:rPr>
          <w:rFonts w:ascii="Arial" w:hAnsi="Arial" w:cs="Arial"/>
        </w:rPr>
        <w:tab/>
        <w:t xml:space="preserve">Bish, D.; Howard, S. Quantitative Phase Analysis Using the Rietveld Method. </w:t>
      </w:r>
      <w:r w:rsidRPr="004F5961">
        <w:rPr>
          <w:rFonts w:ascii="Arial" w:hAnsi="Arial" w:cs="Arial"/>
          <w:i/>
          <w:iCs/>
        </w:rPr>
        <w:t>J. Appl. Crystallogr.</w:t>
      </w:r>
      <w:r w:rsidRPr="004F5961">
        <w:rPr>
          <w:rFonts w:ascii="Arial" w:hAnsi="Arial" w:cs="Arial"/>
        </w:rPr>
        <w:t xml:space="preserve"> </w:t>
      </w:r>
      <w:r w:rsidRPr="004F5961">
        <w:rPr>
          <w:rFonts w:ascii="Arial" w:hAnsi="Arial" w:cs="Arial"/>
          <w:b/>
          <w:bCs/>
        </w:rPr>
        <w:t>1988</w:t>
      </w:r>
      <w:r w:rsidRPr="004F5961">
        <w:rPr>
          <w:rFonts w:ascii="Arial" w:hAnsi="Arial" w:cs="Arial"/>
        </w:rPr>
        <w:t xml:space="preserve">, </w:t>
      </w:r>
      <w:r w:rsidRPr="004F5961">
        <w:rPr>
          <w:rFonts w:ascii="Arial" w:hAnsi="Arial" w:cs="Arial"/>
          <w:i/>
          <w:iCs/>
        </w:rPr>
        <w:t>21</w:t>
      </w:r>
      <w:r w:rsidRPr="004F5961">
        <w:rPr>
          <w:rFonts w:ascii="Arial" w:hAnsi="Arial" w:cs="Arial"/>
        </w:rPr>
        <w:t>, 86–91. https://doi.org/10.1107/S0021889887009415.</w:t>
      </w:r>
    </w:p>
    <w:p w:rsidR="004F5961" w:rsidRPr="004F5961" w:rsidRDefault="004F5961" w:rsidP="004F5961">
      <w:pPr>
        <w:pStyle w:val="Bibliography"/>
        <w:rPr>
          <w:rFonts w:ascii="Arial" w:hAnsi="Arial" w:cs="Arial"/>
        </w:rPr>
      </w:pPr>
      <w:r w:rsidRPr="004F5961">
        <w:rPr>
          <w:rFonts w:ascii="Arial" w:hAnsi="Arial" w:cs="Arial"/>
        </w:rPr>
        <w:t>(12)</w:t>
      </w:r>
      <w:r w:rsidRPr="004F5961">
        <w:rPr>
          <w:rFonts w:ascii="Arial" w:hAnsi="Arial" w:cs="Arial"/>
        </w:rPr>
        <w:tab/>
        <w:t xml:space="preserve">Surdu, V.-A.; Győrgy, R. X-Ray Diffraction Data Analysis by Machine Learning Methods—A Review. </w:t>
      </w:r>
      <w:r w:rsidRPr="004F5961">
        <w:rPr>
          <w:rFonts w:ascii="Arial" w:hAnsi="Arial" w:cs="Arial"/>
          <w:i/>
          <w:iCs/>
        </w:rPr>
        <w:t>Appl. Sci.</w:t>
      </w:r>
      <w:r w:rsidRPr="004F5961">
        <w:rPr>
          <w:rFonts w:ascii="Arial" w:hAnsi="Arial" w:cs="Arial"/>
        </w:rPr>
        <w:t xml:space="preserve"> </w:t>
      </w:r>
      <w:r w:rsidRPr="004F5961">
        <w:rPr>
          <w:rFonts w:ascii="Arial" w:hAnsi="Arial" w:cs="Arial"/>
          <w:b/>
          <w:bCs/>
        </w:rPr>
        <w:t>2023</w:t>
      </w:r>
      <w:r w:rsidRPr="004F5961">
        <w:rPr>
          <w:rFonts w:ascii="Arial" w:hAnsi="Arial" w:cs="Arial"/>
        </w:rPr>
        <w:t xml:space="preserve">, </w:t>
      </w:r>
      <w:r w:rsidRPr="004F5961">
        <w:rPr>
          <w:rFonts w:ascii="Arial" w:hAnsi="Arial" w:cs="Arial"/>
          <w:i/>
          <w:iCs/>
        </w:rPr>
        <w:t>13</w:t>
      </w:r>
      <w:r w:rsidRPr="004F5961">
        <w:rPr>
          <w:rFonts w:ascii="Arial" w:hAnsi="Arial" w:cs="Arial"/>
        </w:rPr>
        <w:t xml:space="preserve"> (17), 9992. https://doi.org/10.3390/app13179992.</w:t>
      </w:r>
    </w:p>
    <w:p w:rsidR="004F5961" w:rsidRPr="004F5961" w:rsidRDefault="004F5961" w:rsidP="004F5961">
      <w:pPr>
        <w:pStyle w:val="Bibliography"/>
        <w:rPr>
          <w:rFonts w:ascii="Arial" w:hAnsi="Arial" w:cs="Arial"/>
        </w:rPr>
      </w:pPr>
      <w:r w:rsidRPr="004F5961">
        <w:rPr>
          <w:rFonts w:ascii="Arial" w:hAnsi="Arial" w:cs="Arial"/>
        </w:rPr>
        <w:t>(13)</w:t>
      </w:r>
      <w:r w:rsidRPr="004F5961">
        <w:rPr>
          <w:rFonts w:ascii="Arial" w:hAnsi="Arial" w:cs="Arial"/>
        </w:rPr>
        <w:tab/>
        <w:t xml:space="preserve">Lebeda, M.; Drahokoupil, J.; Veřtát, P.; Vlčák, P. </w:t>
      </w:r>
      <w:r w:rsidRPr="004F5961">
        <w:rPr>
          <w:rFonts w:ascii="Arial" w:hAnsi="Arial" w:cs="Arial"/>
          <w:i/>
          <w:iCs/>
        </w:rPr>
        <w:t>Rust-Accelerated Powder X-Ray Diffraction Simulation for High-Throughput and Machine-Learning-Driven Materials Science</w:t>
      </w:r>
      <w:r w:rsidRPr="004F5961">
        <w:rPr>
          <w:rFonts w:ascii="Arial" w:hAnsi="Arial" w:cs="Arial"/>
        </w:rPr>
        <w:t>; 2026. https://doi.org/10.48550/arXiv.2602.11709.</w:t>
      </w:r>
    </w:p>
    <w:p w:rsidR="004F5961" w:rsidRPr="004F5961" w:rsidRDefault="004F5961" w:rsidP="004F5961">
      <w:pPr>
        <w:pStyle w:val="Bibliography"/>
        <w:rPr>
          <w:rFonts w:ascii="Arial" w:hAnsi="Arial" w:cs="Arial"/>
        </w:rPr>
      </w:pPr>
      <w:r w:rsidRPr="004F5961">
        <w:rPr>
          <w:rFonts w:ascii="Arial" w:hAnsi="Arial" w:cs="Arial"/>
        </w:rPr>
        <w:t>(14)</w:t>
      </w:r>
      <w:r w:rsidRPr="004F5961">
        <w:rPr>
          <w:rFonts w:ascii="Arial" w:hAnsi="Arial" w:cs="Arial"/>
        </w:rPr>
        <w:tab/>
        <w:t xml:space="preserve">Rana, M.; Tanjila, H. Structural and Microstructural Characterization of Functional Oxide Materials by XRD and TEM. </w:t>
      </w:r>
      <w:r w:rsidRPr="004F5961">
        <w:rPr>
          <w:rFonts w:ascii="Arial" w:hAnsi="Arial" w:cs="Arial"/>
          <w:i/>
          <w:iCs/>
        </w:rPr>
        <w:t>Sci. Technol. Sci. Soc.</w:t>
      </w:r>
      <w:r w:rsidRPr="004F5961">
        <w:rPr>
          <w:rFonts w:ascii="Arial" w:hAnsi="Arial" w:cs="Arial"/>
        </w:rPr>
        <w:t xml:space="preserve"> </w:t>
      </w:r>
      <w:r w:rsidRPr="004F5961">
        <w:rPr>
          <w:rFonts w:ascii="Arial" w:hAnsi="Arial" w:cs="Arial"/>
          <w:b/>
          <w:bCs/>
        </w:rPr>
        <w:t>2026</w:t>
      </w:r>
      <w:r w:rsidRPr="004F5961">
        <w:rPr>
          <w:rFonts w:ascii="Arial" w:hAnsi="Arial" w:cs="Arial"/>
        </w:rPr>
        <w:t xml:space="preserve">, </w:t>
      </w:r>
      <w:r w:rsidRPr="004F5961">
        <w:rPr>
          <w:rFonts w:ascii="Arial" w:hAnsi="Arial" w:cs="Arial"/>
          <w:i/>
          <w:iCs/>
        </w:rPr>
        <w:t>3</w:t>
      </w:r>
      <w:r w:rsidRPr="004F5961">
        <w:rPr>
          <w:rFonts w:ascii="Arial" w:hAnsi="Arial" w:cs="Arial"/>
        </w:rPr>
        <w:t>, 71–85. https://doi.org/10.59324/stss.2026.3(2).07.</w:t>
      </w:r>
    </w:p>
    <w:p w:rsidR="004F5961" w:rsidRPr="004F5961" w:rsidRDefault="004F5961" w:rsidP="004F5961">
      <w:pPr>
        <w:pStyle w:val="Bibliography"/>
        <w:rPr>
          <w:rFonts w:ascii="Arial" w:hAnsi="Arial" w:cs="Arial"/>
        </w:rPr>
      </w:pPr>
      <w:r w:rsidRPr="004F5961">
        <w:rPr>
          <w:rFonts w:ascii="Arial" w:hAnsi="Arial" w:cs="Arial"/>
        </w:rPr>
        <w:t>(15)</w:t>
      </w:r>
      <w:r w:rsidRPr="004F5961">
        <w:rPr>
          <w:rFonts w:ascii="Arial" w:hAnsi="Arial" w:cs="Arial"/>
        </w:rPr>
        <w:tab/>
        <w:t xml:space="preserve">Harris, K. NMR Crystallography as a Vital Tool in Assisting Crystal Structure Determination from Powder XRD Data. </w:t>
      </w:r>
      <w:r w:rsidRPr="004F5961">
        <w:rPr>
          <w:rFonts w:ascii="Arial" w:hAnsi="Arial" w:cs="Arial"/>
          <w:i/>
          <w:iCs/>
        </w:rPr>
        <w:t>Crystals</w:t>
      </w:r>
      <w:r w:rsidRPr="004F5961">
        <w:rPr>
          <w:rFonts w:ascii="Arial" w:hAnsi="Arial" w:cs="Arial"/>
        </w:rPr>
        <w:t xml:space="preserve"> </w:t>
      </w:r>
      <w:r w:rsidRPr="004F5961">
        <w:rPr>
          <w:rFonts w:ascii="Arial" w:hAnsi="Arial" w:cs="Arial"/>
          <w:b/>
          <w:bCs/>
        </w:rPr>
        <w:t>2022</w:t>
      </w:r>
      <w:r w:rsidRPr="004F5961">
        <w:rPr>
          <w:rFonts w:ascii="Arial" w:hAnsi="Arial" w:cs="Arial"/>
        </w:rPr>
        <w:t xml:space="preserve">, </w:t>
      </w:r>
      <w:r w:rsidRPr="004F5961">
        <w:rPr>
          <w:rFonts w:ascii="Arial" w:hAnsi="Arial" w:cs="Arial"/>
          <w:i/>
          <w:iCs/>
        </w:rPr>
        <w:t>12</w:t>
      </w:r>
      <w:r w:rsidRPr="004F5961">
        <w:rPr>
          <w:rFonts w:ascii="Arial" w:hAnsi="Arial" w:cs="Arial"/>
        </w:rPr>
        <w:t>, 1277. https://doi.org/10.3390/cryst12091277.</w:t>
      </w:r>
    </w:p>
    <w:p w:rsidR="004F5961" w:rsidRPr="004F5961" w:rsidRDefault="004F5961" w:rsidP="004F5961">
      <w:pPr>
        <w:pStyle w:val="Bibliography"/>
        <w:rPr>
          <w:rFonts w:ascii="Arial" w:hAnsi="Arial" w:cs="Arial"/>
        </w:rPr>
      </w:pPr>
      <w:r w:rsidRPr="004F5961">
        <w:rPr>
          <w:rFonts w:ascii="Arial" w:hAnsi="Arial" w:cs="Arial"/>
        </w:rPr>
        <w:lastRenderedPageBreak/>
        <w:t>(16)</w:t>
      </w:r>
      <w:r w:rsidRPr="004F5961">
        <w:rPr>
          <w:rFonts w:ascii="Arial" w:hAnsi="Arial" w:cs="Arial"/>
        </w:rPr>
        <w:tab/>
        <w:t xml:space="preserve">Mor, B. Utilization of Powder X-Ray Diffraction (XRD) for Stoichiometric and Structural Characterization of Molybdenum Dichalcogenide Crystals Grown via Chemical Vapor Transport. </w:t>
      </w:r>
      <w:r w:rsidRPr="004F5961">
        <w:rPr>
          <w:rFonts w:ascii="Arial" w:hAnsi="Arial" w:cs="Arial"/>
          <w:i/>
          <w:iCs/>
        </w:rPr>
        <w:t>J. Mines Met. Fuels</w:t>
      </w:r>
      <w:r w:rsidRPr="004F5961">
        <w:rPr>
          <w:rFonts w:ascii="Arial" w:hAnsi="Arial" w:cs="Arial"/>
        </w:rPr>
        <w:t xml:space="preserve"> </w:t>
      </w:r>
      <w:r w:rsidRPr="004F5961">
        <w:rPr>
          <w:rFonts w:ascii="Arial" w:hAnsi="Arial" w:cs="Arial"/>
          <w:b/>
          <w:bCs/>
        </w:rPr>
        <w:t>2025</w:t>
      </w:r>
      <w:r w:rsidRPr="004F5961">
        <w:rPr>
          <w:rFonts w:ascii="Arial" w:hAnsi="Arial" w:cs="Arial"/>
        </w:rPr>
        <w:t>. https://doi.org/10.18311/jmmf/2025/50290.</w:t>
      </w:r>
    </w:p>
    <w:p w:rsidR="004F5961" w:rsidRPr="004F5961" w:rsidRDefault="004F5961" w:rsidP="004F5961">
      <w:pPr>
        <w:pStyle w:val="Bibliography"/>
        <w:rPr>
          <w:rFonts w:ascii="Arial" w:hAnsi="Arial" w:cs="Arial"/>
        </w:rPr>
      </w:pPr>
      <w:r w:rsidRPr="004F5961">
        <w:rPr>
          <w:rFonts w:ascii="Arial" w:hAnsi="Arial" w:cs="Arial"/>
        </w:rPr>
        <w:t>(17)</w:t>
      </w:r>
      <w:r w:rsidRPr="004F5961">
        <w:rPr>
          <w:rFonts w:ascii="Arial" w:hAnsi="Arial" w:cs="Arial"/>
        </w:rPr>
        <w:tab/>
        <w:t xml:space="preserve">Pathak, P.; Majkic, G.; Erickson, T.; Chen, T.; Selvamanickam, V. Two-Dimensional X-Ray Diffraction (2D-XRD) and Micro-Computed Tomography (Micro-CT) Characterization of Additively Manufactured 316L Stainless Steel. </w:t>
      </w:r>
      <w:r w:rsidRPr="004F5961">
        <w:rPr>
          <w:rFonts w:ascii="Arial" w:hAnsi="Arial" w:cs="Arial"/>
          <w:i/>
          <w:iCs/>
        </w:rPr>
        <w:t>Metals</w:t>
      </w:r>
      <w:r w:rsidRPr="004F5961">
        <w:rPr>
          <w:rFonts w:ascii="Arial" w:hAnsi="Arial" w:cs="Arial"/>
        </w:rPr>
        <w:t xml:space="preserve"> </w:t>
      </w:r>
      <w:r w:rsidRPr="004F5961">
        <w:rPr>
          <w:rFonts w:ascii="Arial" w:hAnsi="Arial" w:cs="Arial"/>
          <w:b/>
          <w:bCs/>
        </w:rPr>
        <w:t>2024</w:t>
      </w:r>
      <w:r w:rsidRPr="004F5961">
        <w:rPr>
          <w:rFonts w:ascii="Arial" w:hAnsi="Arial" w:cs="Arial"/>
        </w:rPr>
        <w:t xml:space="preserve">, </w:t>
      </w:r>
      <w:r w:rsidRPr="004F5961">
        <w:rPr>
          <w:rFonts w:ascii="Arial" w:hAnsi="Arial" w:cs="Arial"/>
          <w:i/>
          <w:iCs/>
        </w:rPr>
        <w:t>14</w:t>
      </w:r>
      <w:r w:rsidRPr="004F5961">
        <w:rPr>
          <w:rFonts w:ascii="Arial" w:hAnsi="Arial" w:cs="Arial"/>
        </w:rPr>
        <w:t>, 1232. https://doi.org/10.3390/met14111232.</w:t>
      </w:r>
    </w:p>
    <w:p w:rsidR="004F5961" w:rsidRPr="004F5961" w:rsidRDefault="004F5961" w:rsidP="004F5961">
      <w:pPr>
        <w:pStyle w:val="Bibliography"/>
        <w:rPr>
          <w:rFonts w:ascii="Arial" w:hAnsi="Arial" w:cs="Arial"/>
        </w:rPr>
      </w:pPr>
      <w:r w:rsidRPr="004F5961">
        <w:rPr>
          <w:rFonts w:ascii="Arial" w:hAnsi="Arial" w:cs="Arial"/>
        </w:rPr>
        <w:t>(18)</w:t>
      </w:r>
      <w:r w:rsidRPr="004F5961">
        <w:rPr>
          <w:rFonts w:ascii="Arial" w:hAnsi="Arial" w:cs="Arial"/>
        </w:rPr>
        <w:tab/>
        <w:t xml:space="preserve">Petkov, V. Nanostructure by High-Energy XRD. </w:t>
      </w:r>
      <w:r w:rsidRPr="004F5961">
        <w:rPr>
          <w:rFonts w:ascii="Arial" w:hAnsi="Arial" w:cs="Arial"/>
          <w:i/>
          <w:iCs/>
        </w:rPr>
        <w:t>Mater. Today</w:t>
      </w:r>
      <w:r w:rsidRPr="004F5961">
        <w:rPr>
          <w:rFonts w:ascii="Arial" w:hAnsi="Arial" w:cs="Arial"/>
        </w:rPr>
        <w:t xml:space="preserve"> </w:t>
      </w:r>
      <w:r w:rsidRPr="004F5961">
        <w:rPr>
          <w:rFonts w:ascii="Arial" w:hAnsi="Arial" w:cs="Arial"/>
          <w:b/>
          <w:bCs/>
        </w:rPr>
        <w:t>2008</w:t>
      </w:r>
      <w:r w:rsidRPr="004F5961">
        <w:rPr>
          <w:rFonts w:ascii="Arial" w:hAnsi="Arial" w:cs="Arial"/>
        </w:rPr>
        <w:t xml:space="preserve">, </w:t>
      </w:r>
      <w:r w:rsidRPr="004F5961">
        <w:rPr>
          <w:rFonts w:ascii="Arial" w:hAnsi="Arial" w:cs="Arial"/>
          <w:i/>
          <w:iCs/>
        </w:rPr>
        <w:t>11</w:t>
      </w:r>
      <w:r w:rsidRPr="004F5961">
        <w:rPr>
          <w:rFonts w:ascii="Arial" w:hAnsi="Arial" w:cs="Arial"/>
        </w:rPr>
        <w:t>. https://doi.org/10.1016/S1369-7021(08)70236-0.</w:t>
      </w:r>
    </w:p>
    <w:p w:rsidR="004F5961" w:rsidRPr="004F5961" w:rsidRDefault="004F5961" w:rsidP="008742F8">
      <w:pPr>
        <w:rPr>
          <w:rFonts w:ascii="Arial" w:hAnsi="Arial" w:cs="Arial"/>
        </w:rPr>
      </w:pPr>
      <w:r w:rsidRPr="004F5961">
        <w:rPr>
          <w:rFonts w:ascii="Arial" w:hAnsi="Arial" w:cs="Arial"/>
        </w:rPr>
        <w:fldChar w:fldCharType="end"/>
      </w:r>
    </w:p>
    <w:p w:rsidR="00EE19BA" w:rsidRPr="004F5961" w:rsidRDefault="00EE19BA" w:rsidP="00EE19BA">
      <w:pPr>
        <w:rPr>
          <w:rFonts w:ascii="Arial" w:hAnsi="Arial" w:cs="Arial"/>
        </w:rPr>
      </w:pPr>
    </w:p>
    <w:sectPr w:rsidR="00EE19BA" w:rsidRPr="004F5961" w:rsidSect="007A709D">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F64"/>
    <w:rsid w:val="0002040E"/>
    <w:rsid w:val="000A7A86"/>
    <w:rsid w:val="000B5E9A"/>
    <w:rsid w:val="00154D54"/>
    <w:rsid w:val="00260D34"/>
    <w:rsid w:val="00290164"/>
    <w:rsid w:val="003B0A6A"/>
    <w:rsid w:val="004262C2"/>
    <w:rsid w:val="004722E6"/>
    <w:rsid w:val="004801DE"/>
    <w:rsid w:val="004842D3"/>
    <w:rsid w:val="00487124"/>
    <w:rsid w:val="00492E16"/>
    <w:rsid w:val="004B5013"/>
    <w:rsid w:val="004C1E28"/>
    <w:rsid w:val="004D2CA9"/>
    <w:rsid w:val="004F132E"/>
    <w:rsid w:val="004F5961"/>
    <w:rsid w:val="005073D2"/>
    <w:rsid w:val="0055664D"/>
    <w:rsid w:val="00561CD1"/>
    <w:rsid w:val="00566171"/>
    <w:rsid w:val="00585404"/>
    <w:rsid w:val="00591B01"/>
    <w:rsid w:val="005E64D4"/>
    <w:rsid w:val="00600FA0"/>
    <w:rsid w:val="006161B7"/>
    <w:rsid w:val="00696FD8"/>
    <w:rsid w:val="006A6823"/>
    <w:rsid w:val="006B2357"/>
    <w:rsid w:val="006C4511"/>
    <w:rsid w:val="006F4CBB"/>
    <w:rsid w:val="007222DE"/>
    <w:rsid w:val="00734342"/>
    <w:rsid w:val="00742B5B"/>
    <w:rsid w:val="007A709D"/>
    <w:rsid w:val="007C73F5"/>
    <w:rsid w:val="007D31A9"/>
    <w:rsid w:val="00832C7C"/>
    <w:rsid w:val="008659E9"/>
    <w:rsid w:val="008742F8"/>
    <w:rsid w:val="00934C7F"/>
    <w:rsid w:val="00972EA2"/>
    <w:rsid w:val="009B5848"/>
    <w:rsid w:val="009F72FD"/>
    <w:rsid w:val="00A47037"/>
    <w:rsid w:val="00A62A55"/>
    <w:rsid w:val="00A97F64"/>
    <w:rsid w:val="00B81AEB"/>
    <w:rsid w:val="00BD2B0B"/>
    <w:rsid w:val="00BF0972"/>
    <w:rsid w:val="00C706A2"/>
    <w:rsid w:val="00C95D99"/>
    <w:rsid w:val="00DC798D"/>
    <w:rsid w:val="00E10565"/>
    <w:rsid w:val="00E448EA"/>
    <w:rsid w:val="00E53D77"/>
    <w:rsid w:val="00EE19BA"/>
    <w:rsid w:val="00EF25F3"/>
    <w:rsid w:val="00EF4A32"/>
    <w:rsid w:val="00F06C9F"/>
    <w:rsid w:val="00F111D3"/>
    <w:rsid w:val="00F14645"/>
    <w:rsid w:val="00F5268C"/>
    <w:rsid w:val="00F67664"/>
    <w:rsid w:val="00F75F28"/>
    <w:rsid w:val="00F8526B"/>
    <w:rsid w:val="00FC5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48EA"/>
    <w:pPr>
      <w:tabs>
        <w:tab w:val="left" w:pos="504"/>
      </w:tabs>
      <w:spacing w:after="0" w:line="240" w:lineRule="auto"/>
      <w:ind w:left="504" w:hanging="504"/>
    </w:pPr>
  </w:style>
  <w:style w:type="paragraph" w:styleId="NormalWeb">
    <w:name w:val="Normal (Web)"/>
    <w:basedOn w:val="Normal"/>
    <w:uiPriority w:val="99"/>
    <w:semiHidden/>
    <w:unhideWhenUsed/>
    <w:rsid w:val="005E64D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F09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0972"/>
    <w:rPr>
      <w:rFonts w:ascii="Tahoma" w:hAnsi="Tahoma" w:cs="Tahoma"/>
      <w:sz w:val="16"/>
      <w:szCs w:val="16"/>
    </w:rPr>
  </w:style>
  <w:style w:type="character" w:styleId="Hyperlink">
    <w:name w:val="Hyperlink"/>
    <w:basedOn w:val="DefaultParagraphFont"/>
    <w:uiPriority w:val="99"/>
    <w:unhideWhenUsed/>
    <w:rsid w:val="00591B01"/>
    <w:rPr>
      <w:color w:val="0000FF" w:themeColor="hyperlink"/>
      <w:u w:val="single"/>
    </w:rPr>
  </w:style>
  <w:style w:type="paragraph" w:styleId="NoSpacing">
    <w:name w:val="No Spacing"/>
    <w:link w:val="NoSpacingChar"/>
    <w:uiPriority w:val="1"/>
    <w:qFormat/>
    <w:rsid w:val="0048712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87124"/>
    <w:rPr>
      <w:rFonts w:eastAsiaTheme="minorEastAsia"/>
      <w:lang w:eastAsia="ja-JP"/>
    </w:rPr>
  </w:style>
  <w:style w:type="paragraph" w:styleId="Title">
    <w:name w:val="Title"/>
    <w:basedOn w:val="Normal"/>
    <w:next w:val="Normal"/>
    <w:link w:val="TitleChar"/>
    <w:uiPriority w:val="10"/>
    <w:qFormat/>
    <w:rsid w:val="0048712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ja-JP"/>
    </w:rPr>
  </w:style>
  <w:style w:type="character" w:customStyle="1" w:styleId="TitleChar">
    <w:name w:val="Title Char"/>
    <w:basedOn w:val="DefaultParagraphFont"/>
    <w:link w:val="Title"/>
    <w:uiPriority w:val="10"/>
    <w:rsid w:val="00487124"/>
    <w:rPr>
      <w:rFonts w:asciiTheme="majorHAnsi" w:eastAsiaTheme="majorEastAsia" w:hAnsiTheme="majorHAnsi" w:cstheme="majorBidi"/>
      <w:color w:val="17365D" w:themeColor="text2" w:themeShade="BF"/>
      <w:spacing w:val="5"/>
      <w:kern w:val="28"/>
      <w:sz w:val="52"/>
      <w:szCs w:val="52"/>
      <w:lang w:eastAsia="ja-JP"/>
    </w:rPr>
  </w:style>
  <w:style w:type="paragraph" w:styleId="Subtitle">
    <w:name w:val="Subtitle"/>
    <w:basedOn w:val="Normal"/>
    <w:next w:val="Normal"/>
    <w:link w:val="SubtitleChar"/>
    <w:uiPriority w:val="11"/>
    <w:qFormat/>
    <w:rsid w:val="00487124"/>
    <w:pPr>
      <w:numPr>
        <w:ilvl w:val="1"/>
      </w:numPr>
    </w:pPr>
    <w:rPr>
      <w:rFonts w:asciiTheme="majorHAnsi" w:eastAsiaTheme="majorEastAsia" w:hAnsiTheme="majorHAnsi" w:cstheme="majorBidi"/>
      <w:i/>
      <w:iCs/>
      <w:color w:val="4F81BD" w:themeColor="accent1"/>
      <w:spacing w:val="15"/>
      <w:sz w:val="24"/>
      <w:szCs w:val="24"/>
      <w:lang w:eastAsia="ja-JP"/>
    </w:rPr>
  </w:style>
  <w:style w:type="character" w:customStyle="1" w:styleId="SubtitleChar">
    <w:name w:val="Subtitle Char"/>
    <w:basedOn w:val="DefaultParagraphFont"/>
    <w:link w:val="Subtitle"/>
    <w:uiPriority w:val="11"/>
    <w:rsid w:val="00487124"/>
    <w:rPr>
      <w:rFonts w:asciiTheme="majorHAnsi" w:eastAsiaTheme="majorEastAsia" w:hAnsiTheme="majorHAnsi" w:cstheme="majorBidi"/>
      <w:i/>
      <w:iCs/>
      <w:color w:val="4F81BD" w:themeColor="accent1"/>
      <w:spacing w:val="15"/>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48EA"/>
    <w:pPr>
      <w:tabs>
        <w:tab w:val="left" w:pos="504"/>
      </w:tabs>
      <w:spacing w:after="0" w:line="240" w:lineRule="auto"/>
      <w:ind w:left="504" w:hanging="504"/>
    </w:pPr>
  </w:style>
  <w:style w:type="paragraph" w:styleId="NormalWeb">
    <w:name w:val="Normal (Web)"/>
    <w:basedOn w:val="Normal"/>
    <w:uiPriority w:val="99"/>
    <w:semiHidden/>
    <w:unhideWhenUsed/>
    <w:rsid w:val="005E64D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F09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0972"/>
    <w:rPr>
      <w:rFonts w:ascii="Tahoma" w:hAnsi="Tahoma" w:cs="Tahoma"/>
      <w:sz w:val="16"/>
      <w:szCs w:val="16"/>
    </w:rPr>
  </w:style>
  <w:style w:type="character" w:styleId="Hyperlink">
    <w:name w:val="Hyperlink"/>
    <w:basedOn w:val="DefaultParagraphFont"/>
    <w:uiPriority w:val="99"/>
    <w:unhideWhenUsed/>
    <w:rsid w:val="00591B01"/>
    <w:rPr>
      <w:color w:val="0000FF" w:themeColor="hyperlink"/>
      <w:u w:val="single"/>
    </w:rPr>
  </w:style>
  <w:style w:type="paragraph" w:styleId="NoSpacing">
    <w:name w:val="No Spacing"/>
    <w:link w:val="NoSpacingChar"/>
    <w:uiPriority w:val="1"/>
    <w:qFormat/>
    <w:rsid w:val="0048712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87124"/>
    <w:rPr>
      <w:rFonts w:eastAsiaTheme="minorEastAsia"/>
      <w:lang w:eastAsia="ja-JP"/>
    </w:rPr>
  </w:style>
  <w:style w:type="paragraph" w:styleId="Title">
    <w:name w:val="Title"/>
    <w:basedOn w:val="Normal"/>
    <w:next w:val="Normal"/>
    <w:link w:val="TitleChar"/>
    <w:uiPriority w:val="10"/>
    <w:qFormat/>
    <w:rsid w:val="0048712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ja-JP"/>
    </w:rPr>
  </w:style>
  <w:style w:type="character" w:customStyle="1" w:styleId="TitleChar">
    <w:name w:val="Title Char"/>
    <w:basedOn w:val="DefaultParagraphFont"/>
    <w:link w:val="Title"/>
    <w:uiPriority w:val="10"/>
    <w:rsid w:val="00487124"/>
    <w:rPr>
      <w:rFonts w:asciiTheme="majorHAnsi" w:eastAsiaTheme="majorEastAsia" w:hAnsiTheme="majorHAnsi" w:cstheme="majorBidi"/>
      <w:color w:val="17365D" w:themeColor="text2" w:themeShade="BF"/>
      <w:spacing w:val="5"/>
      <w:kern w:val="28"/>
      <w:sz w:val="52"/>
      <w:szCs w:val="52"/>
      <w:lang w:eastAsia="ja-JP"/>
    </w:rPr>
  </w:style>
  <w:style w:type="paragraph" w:styleId="Subtitle">
    <w:name w:val="Subtitle"/>
    <w:basedOn w:val="Normal"/>
    <w:next w:val="Normal"/>
    <w:link w:val="SubtitleChar"/>
    <w:uiPriority w:val="11"/>
    <w:qFormat/>
    <w:rsid w:val="00487124"/>
    <w:pPr>
      <w:numPr>
        <w:ilvl w:val="1"/>
      </w:numPr>
    </w:pPr>
    <w:rPr>
      <w:rFonts w:asciiTheme="majorHAnsi" w:eastAsiaTheme="majorEastAsia" w:hAnsiTheme="majorHAnsi" w:cstheme="majorBidi"/>
      <w:i/>
      <w:iCs/>
      <w:color w:val="4F81BD" w:themeColor="accent1"/>
      <w:spacing w:val="15"/>
      <w:sz w:val="24"/>
      <w:szCs w:val="24"/>
      <w:lang w:eastAsia="ja-JP"/>
    </w:rPr>
  </w:style>
  <w:style w:type="character" w:customStyle="1" w:styleId="SubtitleChar">
    <w:name w:val="Subtitle Char"/>
    <w:basedOn w:val="DefaultParagraphFont"/>
    <w:link w:val="Subtitle"/>
    <w:uiPriority w:val="11"/>
    <w:rsid w:val="00487124"/>
    <w:rPr>
      <w:rFonts w:asciiTheme="majorHAnsi" w:eastAsiaTheme="majorEastAsia" w:hAnsiTheme="majorHAnsi" w:cstheme="majorBidi"/>
      <w:i/>
      <w:iCs/>
      <w:color w:val="4F81BD" w:themeColor="accent1"/>
      <w:spacing w:val="15"/>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067725">
      <w:bodyDiv w:val="1"/>
      <w:marLeft w:val="0"/>
      <w:marRight w:val="0"/>
      <w:marTop w:val="0"/>
      <w:marBottom w:val="0"/>
      <w:divBdr>
        <w:top w:val="none" w:sz="0" w:space="0" w:color="auto"/>
        <w:left w:val="none" w:sz="0" w:space="0" w:color="auto"/>
        <w:bottom w:val="none" w:sz="0" w:space="0" w:color="auto"/>
        <w:right w:val="none" w:sz="0" w:space="0" w:color="auto"/>
      </w:divBdr>
    </w:div>
    <w:div w:id="918750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image" Target="media/image1.gi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6-04-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1EB81E-A055-4EAE-95DF-BE7E6C411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TotalTime>
  <Pages>14</Pages>
  <Words>19554</Words>
  <Characters>111463</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Solid State Chemistry</Company>
  <LinksUpToDate>false</LinksUpToDate>
  <CharactersWithSpaces>130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cept of Powder XRD in Material Science</dc:title>
  <dc:subject>Superior University Sargodha Campus</dc:subject>
  <dc:creator>Haseeb Ul Hassan</dc:creator>
  <cp:lastModifiedBy>Moorche</cp:lastModifiedBy>
  <cp:revision>54</cp:revision>
  <dcterms:created xsi:type="dcterms:W3CDTF">2026-04-11T04:50:00Z</dcterms:created>
  <dcterms:modified xsi:type="dcterms:W3CDTF">2026-04-2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iNmMFEVX"/&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